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228E9E" w14:textId="66DD233F" w:rsidR="008D3AC0" w:rsidRPr="005D451A" w:rsidRDefault="008D3AC0" w:rsidP="005D451A">
      <w:pPr>
        <w:widowControl w:val="0"/>
        <w:autoSpaceDE w:val="0"/>
        <w:autoSpaceDN w:val="0"/>
        <w:adjustRightInd w:val="0"/>
        <w:spacing w:line="276" w:lineRule="auto"/>
        <w:jc w:val="both"/>
        <w:rPr>
          <w:rFonts w:cs="Times"/>
          <w:b/>
          <w:bCs/>
          <w:sz w:val="48"/>
          <w:szCs w:val="48"/>
          <w:lang w:val="en-US"/>
        </w:rPr>
      </w:pPr>
      <w:r w:rsidRPr="005D451A">
        <w:rPr>
          <w:rFonts w:cs="Times"/>
          <w:b/>
          <w:bCs/>
          <w:sz w:val="48"/>
          <w:szCs w:val="48"/>
          <w:lang w:val="en-US"/>
        </w:rPr>
        <w:t>Appetite for Sky</w:t>
      </w:r>
    </w:p>
    <w:p w14:paraId="031721EF" w14:textId="752A2F2F" w:rsidR="002A3368" w:rsidRPr="005D451A" w:rsidRDefault="002A3368" w:rsidP="005D451A">
      <w:pPr>
        <w:widowControl w:val="0"/>
        <w:autoSpaceDE w:val="0"/>
        <w:autoSpaceDN w:val="0"/>
        <w:adjustRightInd w:val="0"/>
        <w:spacing w:line="276" w:lineRule="auto"/>
        <w:jc w:val="both"/>
        <w:rPr>
          <w:rFonts w:cs="Times"/>
          <w:b/>
          <w:bCs/>
          <w:sz w:val="36"/>
          <w:szCs w:val="36"/>
          <w:lang w:val="en-US"/>
        </w:rPr>
      </w:pPr>
      <w:r w:rsidRPr="005D451A">
        <w:rPr>
          <w:rFonts w:cs="Times"/>
          <w:b/>
          <w:bCs/>
          <w:sz w:val="36"/>
          <w:szCs w:val="36"/>
          <w:lang w:val="en-US"/>
        </w:rPr>
        <w:br/>
        <w:t xml:space="preserve">Amy Lilwall &amp; Rupert </w:t>
      </w:r>
      <w:proofErr w:type="spellStart"/>
      <w:r w:rsidRPr="005D451A">
        <w:rPr>
          <w:rFonts w:cs="Times"/>
          <w:b/>
          <w:bCs/>
          <w:sz w:val="36"/>
          <w:szCs w:val="36"/>
          <w:lang w:val="en-US"/>
        </w:rPr>
        <w:t>Loydell</w:t>
      </w:r>
      <w:proofErr w:type="spellEnd"/>
    </w:p>
    <w:p w14:paraId="49ABA6E5" w14:textId="698D84BD" w:rsidR="005D451A" w:rsidRPr="005D451A" w:rsidRDefault="005D451A" w:rsidP="005D451A">
      <w:pPr>
        <w:widowControl w:val="0"/>
        <w:autoSpaceDE w:val="0"/>
        <w:autoSpaceDN w:val="0"/>
        <w:adjustRightInd w:val="0"/>
        <w:spacing w:line="276" w:lineRule="auto"/>
        <w:jc w:val="both"/>
        <w:rPr>
          <w:rFonts w:cs="Times"/>
          <w:b/>
          <w:bCs/>
          <w:sz w:val="36"/>
          <w:szCs w:val="36"/>
          <w:lang w:val="en-US"/>
        </w:rPr>
      </w:pPr>
      <w:r w:rsidRPr="005D451A">
        <w:rPr>
          <w:rFonts w:cs="Times"/>
          <w:b/>
          <w:bCs/>
          <w:sz w:val="36"/>
          <w:szCs w:val="36"/>
          <w:lang w:val="en-US"/>
        </w:rPr>
        <w:t xml:space="preserve">with an introduction by </w:t>
      </w:r>
      <w:proofErr w:type="spellStart"/>
      <w:r w:rsidRPr="005D451A">
        <w:rPr>
          <w:rFonts w:cs="Times"/>
          <w:b/>
          <w:bCs/>
          <w:sz w:val="36"/>
          <w:szCs w:val="36"/>
          <w:lang w:val="en-US"/>
        </w:rPr>
        <w:t>Eoin</w:t>
      </w:r>
      <w:proofErr w:type="spellEnd"/>
      <w:r w:rsidRPr="005D451A">
        <w:rPr>
          <w:rFonts w:cs="Times"/>
          <w:b/>
          <w:bCs/>
          <w:sz w:val="36"/>
          <w:szCs w:val="36"/>
          <w:lang w:val="en-US"/>
        </w:rPr>
        <w:t xml:space="preserve"> Murray</w:t>
      </w:r>
    </w:p>
    <w:p w14:paraId="6E6106D2" w14:textId="77777777" w:rsidR="005D451A" w:rsidRPr="005D451A" w:rsidRDefault="005D451A" w:rsidP="005D451A">
      <w:pPr>
        <w:widowControl w:val="0"/>
        <w:autoSpaceDE w:val="0"/>
        <w:autoSpaceDN w:val="0"/>
        <w:adjustRightInd w:val="0"/>
        <w:spacing w:line="276" w:lineRule="auto"/>
        <w:jc w:val="both"/>
        <w:rPr>
          <w:rFonts w:cs="Times"/>
          <w:b/>
          <w:bCs/>
          <w:sz w:val="36"/>
          <w:szCs w:val="36"/>
          <w:lang w:val="en-US"/>
        </w:rPr>
      </w:pPr>
    </w:p>
    <w:p w14:paraId="1B4FA419" w14:textId="77777777" w:rsidR="005D451A" w:rsidRPr="005D451A" w:rsidRDefault="005D451A" w:rsidP="005D451A">
      <w:pPr>
        <w:widowControl w:val="0"/>
        <w:autoSpaceDE w:val="0"/>
        <w:autoSpaceDN w:val="0"/>
        <w:adjustRightInd w:val="0"/>
        <w:spacing w:line="276" w:lineRule="auto"/>
        <w:jc w:val="both"/>
        <w:rPr>
          <w:rFonts w:cs="Times"/>
          <w:b/>
          <w:bCs/>
          <w:sz w:val="36"/>
          <w:szCs w:val="36"/>
          <w:lang w:val="en-US"/>
        </w:rPr>
      </w:pPr>
    </w:p>
    <w:p w14:paraId="45DCF9E3" w14:textId="5CFE8C1D" w:rsidR="005D451A" w:rsidRPr="005D451A" w:rsidRDefault="005D451A" w:rsidP="005D451A">
      <w:pPr>
        <w:spacing w:line="276" w:lineRule="auto"/>
        <w:rPr>
          <w:b/>
          <w:sz w:val="28"/>
          <w:szCs w:val="28"/>
        </w:rPr>
      </w:pPr>
      <w:r w:rsidRPr="005D451A">
        <w:rPr>
          <w:b/>
          <w:sz w:val="28"/>
          <w:szCs w:val="28"/>
        </w:rPr>
        <w:t>Interactive Fiction: Experiencing the Flow</w:t>
      </w:r>
      <w:r w:rsidRPr="005D451A">
        <w:rPr>
          <w:b/>
          <w:sz w:val="28"/>
          <w:szCs w:val="28"/>
        </w:rPr>
        <w:br/>
      </w:r>
    </w:p>
    <w:p w14:paraId="3E2CAF6B" w14:textId="77777777" w:rsidR="005D451A" w:rsidRPr="005D451A" w:rsidRDefault="005D451A" w:rsidP="005D451A">
      <w:pPr>
        <w:spacing w:line="276" w:lineRule="auto"/>
        <w:rPr>
          <w:u w:val="single"/>
        </w:rPr>
      </w:pPr>
      <w:r w:rsidRPr="005D451A">
        <w:t xml:space="preserve">Narrative, themes, and overall interpretations of an interactive text are heavily dependent on the journey the reader goes through and the choices they make. To aid in understanding how we, as humans, can take the most joy and satisfaction from interactive pieces of fiction, this introduction discusses the concept of choice, the states of immersion, engagement, and flow, the pleasures of possible worlds, and the safety of surrogate narratives impacting the satisfactory power of reader agency. It is my hope that, with the benefit of this critical framework, the evocative experience of interactive fiction will be further enhanced for all readers enabling deeper and more personal readings of texts. </w:t>
      </w:r>
    </w:p>
    <w:p w14:paraId="53528345" w14:textId="77777777" w:rsidR="005D451A" w:rsidRPr="005D451A" w:rsidRDefault="005D451A" w:rsidP="005D451A">
      <w:pPr>
        <w:spacing w:line="276" w:lineRule="auto"/>
        <w:ind w:firstLine="737"/>
      </w:pPr>
      <w:r w:rsidRPr="005D451A">
        <w:t xml:space="preserve">Non-interactive (or static) prose and poetry, offers humans the ability to tell stories about the most cost aspects of living, aging and learning </w:t>
      </w:r>
      <w:r w:rsidRPr="005D451A">
        <w:fldChar w:fldCharType="begin"/>
      </w:r>
      <w:r w:rsidRPr="005D451A">
        <w:instrText xml:space="preserve"> ADDIN ZOTERO_ITEM CSL_CITATION {"citationID":"SAwSZK4A","properties":{"formattedCitation":"(Dutton, 2009)","plainCitation":"(Dutton, 2009)","noteIndex":0},"citationItems":[{"id":211,"uris":["http://zotero.org/users/5452513/items/X3PQHQ69"],"itemData":{"id":211,"type":"chapter","container-title":"Evolution, Literature and Film: A Reader","edition":"1st","event-place":"New York","page":"184-193","publisher":"Columbia University Press","publisher-place":"New York","title":"The Uses Of Fiction","author":[{"family":"Dutton","given":"Denis"}],"editor":[{"family":"Boyd","given":"B"},{"family":"Carroll","given":"J"},{"family":"Gottschall","given":"J"}],"issued":{"date-parts":[["2009"]]}}}],"schema":"https://github.com/citation-style-language/schema/raw/master/csl-citation.json"} </w:instrText>
      </w:r>
      <w:r w:rsidRPr="005D451A">
        <w:fldChar w:fldCharType="separate"/>
      </w:r>
      <w:r w:rsidRPr="005D451A">
        <w:rPr>
          <w:noProof/>
        </w:rPr>
        <w:t>(Dutton, 2009)</w:t>
      </w:r>
      <w:r w:rsidRPr="005D451A">
        <w:fldChar w:fldCharType="end"/>
      </w:r>
      <w:r w:rsidRPr="005D451A">
        <w:t xml:space="preserve">; through fulfilling this instinctual desire we, as a species, experience both pleasure in the telling and growth in the learning. This growth has at its core an evolutional benefit to our success as humans (ibid), but we are now far evolved past this most basic need for narrative. And yet, narrative remains the strongest method through which we understand the way we live </w:t>
      </w:r>
      <w:r w:rsidRPr="005D451A">
        <w:fldChar w:fldCharType="begin"/>
      </w:r>
      <w:r w:rsidRPr="005D451A">
        <w:instrText xml:space="preserve"> ADDIN ZOTERO_ITEM CSL_CITATION {"citationID":"qgOA2tcQ","properties":{"formattedCitation":"(Taylor, 1992)","plainCitation":"(Taylor, 1992)","noteIndex":0},"citationItems":[{"id":1525,"uris":["http://zotero.org/users/5452513/items/EF48WPNI"],"itemData":{"id":1525,"type":"book","abstract":"In this extensive inquiry into the sources of modern selfhood, Charles Taylor demonstrates just how rich and precious those resources are. The modern turn to subjectivity, with its attendant rejection of an objective order of reason, has led—it seems to many—to mere subjectivism at the mildest and to sheer nihilism at the worst. Many critics believe that the modern order has no moral backbone and has proved corrosive to all that might foster human good. Taylor rejects this view. He argues that, properly understood, our modern notion of the self provides a framework that more than compensates for the abandonment of substantive notions of rationality.The major insight of Sources of the Self is that modern subjectivity, in all its epistemological, aesthetic, and political ramifications, has its roots in ideas of human good. After first arguing that contemporary philosophers have ignored how self and good connect, the author defines the modern identity by describing its genesis. His effort to uncover and map our moral sources leads to novel interpretations of most of the figures and movements in the modern tradition. Taylor shows that the modern turn inward is not disastrous but is in fact the result of our long efforts to define and reach the good. At the heart of this definition he finds what he calls the affirmation of ordinary life, a value which has decisively if not completely replaced an older conception of reason as connected to a hierarchy based on birth and wealth. In telling the story of a revolution whose proponents have been Augustine, Montaigne, Luther, and a host of others, Taylor’s goal is in part to make sure we do not lose sight of their goal and endanger all that has been achieved. Sources of the Self provides a decisive defense of the modern order and a sharp rebuff to its critics.","ISBN":"978-0-674-25704-7","language":"en","note":"Google-Books-ID: GXILEAAAQBAJ","number-of-pages":"601","publisher":"Harvard University Press","source":"Google Books","title":"Sources of the Self: The Making of the Modern Identity","title-short":"Sources of the Self","author":[{"family":"Taylor","given":"Charles"}],"issued":{"date-parts":[["1992",3,1]]}}}],"schema":"https://github.com/citation-style-language/schema/raw/master/csl-citation.json"} </w:instrText>
      </w:r>
      <w:r w:rsidRPr="005D451A">
        <w:fldChar w:fldCharType="separate"/>
      </w:r>
      <w:r w:rsidRPr="005D451A">
        <w:rPr>
          <w:noProof/>
        </w:rPr>
        <w:t>(Taylor, 1992)</w:t>
      </w:r>
      <w:r w:rsidRPr="005D451A">
        <w:fldChar w:fldCharType="end"/>
      </w:r>
      <w:r w:rsidRPr="005D451A">
        <w:t xml:space="preserve"> when interacting with the world around us. Therefore, we are constantly making hundreds of minute decisions one after another, after another – how shall we dress, where do we work, what can we say, etc., and with these decisions come consequences; some good, others bad and, most </w:t>
      </w:r>
      <w:proofErr w:type="spellStart"/>
      <w:r w:rsidRPr="005D451A">
        <w:t>concerningly</w:t>
      </w:r>
      <w:proofErr w:type="spellEnd"/>
      <w:r w:rsidRPr="005D451A">
        <w:t xml:space="preserve">, those unknown. A person may decide to wear a new red shirt to work one day only for their new boss to loathe the colour and thus make a negative first impression. Was that presented as an instance in the dresser’s mind first thing? Almost certainly not. But, being so schooled in managing our own lives, we often give automatic thought over to these decisions based on our evolving schemata of life </w:t>
      </w:r>
      <w:r w:rsidRPr="005D451A">
        <w:fldChar w:fldCharType="begin"/>
      </w:r>
      <w:r w:rsidRPr="005D451A">
        <w:instrText xml:space="preserve"> ADDIN ZOTERO_ITEM CSL_CITATION {"citationID":"AfUNtUq4","properties":{"formattedCitation":"(Rumelhart, 1980)","plainCitation":"(Rumelhart, 1980)","noteIndex":0},"citationItems":[{"id":425,"uris":["http://zotero.org/users/5452513/items/TS4XS7LA"],"itemData":{"id":425,"type":"chapter","container-title":"Theoretical Issues in Reading Comprehension: Perspectives from Cognitive Psychology, Linguistics, Artificial Intelligence and Education","page":"33-58","title":"'Schemata: the building blocks of cognition'","author":[{"family":"Rumelhart","given":"D. E."}],"issued":{"date-parts":[["1980"]]}}}],"schema":"https://github.com/citation-style-language/schema/raw/master/csl-citation.json"} </w:instrText>
      </w:r>
      <w:r w:rsidRPr="005D451A">
        <w:fldChar w:fldCharType="separate"/>
      </w:r>
      <w:r w:rsidRPr="005D451A">
        <w:rPr>
          <w:noProof/>
        </w:rPr>
        <w:t>(Rumelhart, 1980)</w:t>
      </w:r>
      <w:r w:rsidRPr="005D451A">
        <w:fldChar w:fldCharType="end"/>
      </w:r>
      <w:r w:rsidRPr="005D451A">
        <w:t xml:space="preserve">. Choice, then, is an intrinsic part of our lives; narrative too forms the most common lens through which we grasp the world around us. Bringing choice and narrative together seems like a natural combination and such stories offers readers a new form of surrogate experience through which </w:t>
      </w:r>
      <w:r w:rsidRPr="005D451A">
        <w:lastRenderedPageBreak/>
        <w:t>they are presented with a world of infinite possibilities. The surrogate aspect is key though; while a person may never risk a decision such as ‘screaming into a bin in public’ (</w:t>
      </w:r>
      <w:proofErr w:type="spellStart"/>
      <w:r w:rsidRPr="005D451A">
        <w:t>Lilwall</w:t>
      </w:r>
      <w:proofErr w:type="spellEnd"/>
      <w:r w:rsidRPr="005D451A">
        <w:t xml:space="preserve"> &amp; </w:t>
      </w:r>
      <w:proofErr w:type="spellStart"/>
      <w:r w:rsidRPr="005D451A">
        <w:t>Loydell</w:t>
      </w:r>
      <w:proofErr w:type="spellEnd"/>
      <w:r w:rsidRPr="005D451A">
        <w:t xml:space="preserve">, 2023) when moving through their day-to-day life for fear of reproach, in the realm of narrative, of fiction the choice offers no such consequence. </w:t>
      </w:r>
    </w:p>
    <w:p w14:paraId="1F82E162" w14:textId="77777777" w:rsidR="005D451A" w:rsidRPr="005D451A" w:rsidRDefault="005D451A" w:rsidP="005D451A">
      <w:pPr>
        <w:spacing w:line="276" w:lineRule="auto"/>
        <w:ind w:firstLine="737"/>
      </w:pPr>
      <w:r w:rsidRPr="005D451A">
        <w:t xml:space="preserve">This is not to say interactive fiction provides no consequence for the reader. Fiction presents humans with ‘a world of actuality surrounded by possibility’ </w:t>
      </w:r>
      <w:r w:rsidRPr="005D451A">
        <w:fldChar w:fldCharType="begin"/>
      </w:r>
      <w:r w:rsidRPr="005D451A">
        <w:instrText xml:space="preserve"> ADDIN ZOTERO_ITEM CSL_CITATION {"citationID":"RpEIHZZJ","properties":{"formattedCitation":"(Boyd, 2010)","plainCitation":"(Boyd, 2010)","dontUpdate":true,"noteIndex":0},"citationItems":[{"id":1528,"uris":["http://zotero.org/users/5452513/items/HWH9RJWE"],"itemData":{"id":1528,"type":"book","abstract":"A century and a half after the publication of Origin of Species, evolutionary thinking has expanded beyond the field of biology to include virtually all human-related subjects—anthropology, archeology, psychology, economics, religion, morality, politics, culture, and art. Now a distinguished scholar offers the first comprehensive account of the evolutionary origins of art and storytelling. Brian Boyd explains why we tell stories, how our minds are shaped to understand them, and what difference an evolutionary understanding of human nature makes to stories we love.\nArt is a specifically human adaptation, Boyd argues. It offers tangible advantages for human survival, and it derives from play, itself an adaptation widespread among more intelligent animals. More particularly, our fondness for storytelling has sharpened social cognition, encouraged cooperation, and fostered creativity.\nAfter considering art as adaptation, Boyd examines Homer’s Odyssey and Dr. Seuss’s Horton Hears a Who! demonstrating how an evolutionary lens can offer new understanding and appreciation of specific works. What triggers our emotional engagement with these works? What patterns facilitate our responses? The need to hold an audience’s attention, Boyd underscores, is the fundamental problem facing all storytellers. Enduring artists arrive at solutions that appeal to cognitive universals: an insight out of step with contemporary criticism, which obscures both the individual and universal. Published for the bicentenary of Darwin’s birth and the 150th anniversary of the publication of Origin of Species, Boyd’s study embraces a Darwinian view of human nature and art, and offers a credo for a new humanism.","event-place":"Cambridge, MA","ISBN":"978-0-674-05711-1","number-of-pages":"560","publisher":"Belknap Press","publisher-place":"Cambridge, MA","source":"Harvard University Press Books","title":"On the Origin of Stories: Evolution, Cognition, and Fiction","title-short":"On the Origin of Stories","author":[{"family":"Boyd","given":"Brian"}],"issued":{"date-parts":[["2010",11,15]]}}}],"schema":"https://github.com/citation-style-language/schema/raw/master/csl-citation.json"} </w:instrText>
      </w:r>
      <w:r w:rsidRPr="005D451A">
        <w:fldChar w:fldCharType="separate"/>
      </w:r>
      <w:r w:rsidRPr="005D451A">
        <w:rPr>
          <w:noProof/>
        </w:rPr>
        <w:t>(Boyd, 2010: 177)</w:t>
      </w:r>
      <w:r w:rsidRPr="005D451A">
        <w:fldChar w:fldCharType="end"/>
      </w:r>
      <w:r w:rsidRPr="005D451A">
        <w:t xml:space="preserve"> yet a written, finished artefact can only present a finite number of choices. It is up to the author (or authors in this case) to offer their reader possibilities that seem endless but are in fact easily quantifiable. ‘Appetite for Sky’</w:t>
      </w:r>
      <w:r w:rsidRPr="005D451A">
        <w:rPr>
          <w:i/>
          <w:iCs/>
        </w:rPr>
        <w:t xml:space="preserve"> </w:t>
      </w:r>
      <w:r w:rsidRPr="005D451A">
        <w:t xml:space="preserve">presents at first a rather everyday scenario: being out watching a swan; this is likely an experience almost all readers can identify with – if not with a swan than with any bird. The reading experience is immersive, meaning almost at once the reader can become absorbed within the comforting confines of a familiar situation </w:t>
      </w:r>
      <w:r w:rsidRPr="005D451A">
        <w:fldChar w:fldCharType="begin"/>
      </w:r>
      <w:r w:rsidRPr="005D451A">
        <w:instrText xml:space="preserve"> ADDIN ZOTERO_ITEM CSL_CITATION {"citationID":"ikf6Ehcn","properties":{"formattedCitation":"(Douglas and Hargadon, 2000)","plainCitation":"(Douglas and Hargadon, 2000)","noteIndex":0},"citationItems":[{"id":639,"uris":["http://zotero.org/users/5452513/items/ZKAAFPTD"],"itemData":{"id":639,"type":"article-journal","container-title":"Proceedings of the eleventh ACM on Hypertext and hypermedia - HYPERTEXT '00","DOI":"10.1145/336296.336354","ISSN":"1581132271","page":"153-160","title":"The pleasure principle","author":[{"family":"Douglas","given":"Jane Yellowlees"},{"family":"Hargadon","given":"Andrew"}],"issued":{"date-parts":[["2000",5]]}}}],"schema":"https://github.com/citation-style-language/schema/raw/master/csl-citation.json"} </w:instrText>
      </w:r>
      <w:r w:rsidRPr="005D451A">
        <w:fldChar w:fldCharType="separate"/>
      </w:r>
      <w:r w:rsidRPr="005D451A">
        <w:rPr>
          <w:noProof/>
        </w:rPr>
        <w:t>(Douglas and Hargadon, 2000)</w:t>
      </w:r>
      <w:r w:rsidRPr="005D451A">
        <w:fldChar w:fldCharType="end"/>
      </w:r>
      <w:r w:rsidRPr="005D451A">
        <w:t xml:space="preserve">. However, as the short passage draws to a close the reader is now presented with an, at first glimpse, simple choice to make: sit and watch, or go and get coffee. If a person were experiencing this situation, they could make the choice with little to no thought based on their current condition. Within the fictional premise they have embarked upon, the magic circle </w:t>
      </w:r>
      <w:r w:rsidRPr="005D451A">
        <w:fldChar w:fldCharType="begin"/>
      </w:r>
      <w:r w:rsidRPr="005D451A">
        <w:instrText xml:space="preserve"> ADDIN ZOTERO_ITEM CSL_CITATION {"citationID":"UjvK2YKt","properties":{"formattedCitation":"(Huizinga, 1938)","plainCitation":"(Huizinga, 1938)","noteIndex":0},"citationItems":[{"id":692,"uris":["http://zotero.org/users/5452513/items/Y2S4CPFS"],"itemData":{"id":692,"type":"book","abstract":"This volume traces the modern critical and performance history of this play, one of Shakespeare's most-loved and most-performed comedies. The essay focus on such modern concerns as feminism, deconstruction, textual theory, and queer theory.","event-place":"New York","ISBN":"978-0-415-17594-4","language":"en","number-of-pages":"240","publisher":"Penguin Random House LLC","publisher-place":"New York","title":"Homo Ludens","author":[{"family":"Huizinga","given":"Johan"}],"issued":{"date-parts":[["1938"]]}}}],"schema":"https://github.com/citation-style-language/schema/raw/master/csl-citation.json"} </w:instrText>
      </w:r>
      <w:r w:rsidRPr="005D451A">
        <w:fldChar w:fldCharType="separate"/>
      </w:r>
      <w:r w:rsidRPr="005D451A">
        <w:rPr>
          <w:noProof/>
        </w:rPr>
        <w:t>(Huizinga, 1938)</w:t>
      </w:r>
      <w:r w:rsidRPr="005D451A">
        <w:fldChar w:fldCharType="end"/>
      </w:r>
      <w:r w:rsidRPr="005D451A">
        <w:t xml:space="preserve"> they have stepped into, all at once the decision goes beyond the commonplace event. To sit and watch could mean the swan transforms to a grand phoenix, to go for coffee means to fall through an </w:t>
      </w:r>
      <w:proofErr w:type="spellStart"/>
      <w:r w:rsidRPr="005D451A">
        <w:t>interdimensional</w:t>
      </w:r>
      <w:proofErr w:type="spellEnd"/>
      <w:r w:rsidRPr="005D451A">
        <w:t xml:space="preserve"> portal and fly through space. Equally, the choices could be just that, to linger with the swan or enjoy a fresh drink, but the mental journey the reader takes before even engaging with the new step of their journey is already elevated through the joy of the surrogate – there is no negative consequence to this adventure. ‘Appetite for Sky’</w:t>
      </w:r>
      <w:r w:rsidRPr="005D451A">
        <w:rPr>
          <w:i/>
          <w:iCs/>
        </w:rPr>
        <w:t xml:space="preserve"> </w:t>
      </w:r>
      <w:r w:rsidRPr="005D451A">
        <w:t xml:space="preserve">presents the satiation of experience for a reader in both the passages they experience, and the potential left in the ones they do not </w:t>
      </w:r>
    </w:p>
    <w:p w14:paraId="7B0D34FB" w14:textId="77777777" w:rsidR="005D451A" w:rsidRPr="005D451A" w:rsidRDefault="005D451A" w:rsidP="005D451A">
      <w:pPr>
        <w:spacing w:line="276" w:lineRule="auto"/>
        <w:ind w:firstLine="737"/>
      </w:pPr>
      <w:r w:rsidRPr="005D451A">
        <w:t xml:space="preserve">Lingering in a state of uncertainty as they move through the passages, being blind as to what comes next, places the reader on the other side of an affective experience – that of engagement. To be engaged is to at once hold enough understanding to be comfortable yet be unsure where the narrative will progress </w:t>
      </w:r>
      <w:r w:rsidRPr="005D451A">
        <w:fldChar w:fldCharType="begin"/>
      </w:r>
      <w:r w:rsidRPr="005D451A">
        <w:instrText xml:space="preserve"> ADDIN ZOTERO_ITEM CSL_CITATION {"citationID":"lHBdvyoE","properties":{"formattedCitation":"(Douglas and Hargadon, 2000)","plainCitation":"(Douglas and Hargadon, 2000)","noteIndex":0},"citationItems":[{"id":639,"uris":["http://zotero.org/users/5452513/items/ZKAAFPTD"],"itemData":{"id":639,"type":"article-journal","container-title":"Proceedings of the eleventh ACM on Hypertext and hypermedia - HYPERTEXT '00","DOI":"10.1145/336296.336354","ISSN":"1581132271","page":"153-160","title":"The pleasure principle","author":[{"family":"Douglas","given":"Jane Yellowlees"},{"family":"Hargadon","given":"Andrew"}],"issued":{"date-parts":[["2000",5]]}}}],"schema":"https://github.com/citation-style-language/schema/raw/master/csl-citation.json"} </w:instrText>
      </w:r>
      <w:r w:rsidRPr="005D451A">
        <w:fldChar w:fldCharType="separate"/>
      </w:r>
      <w:r w:rsidRPr="005D451A">
        <w:rPr>
          <w:noProof/>
        </w:rPr>
        <w:t>(Douglas and Hargadon, 2000)</w:t>
      </w:r>
      <w:r w:rsidRPr="005D451A">
        <w:fldChar w:fldCharType="end"/>
      </w:r>
      <w:r w:rsidRPr="005D451A">
        <w:t xml:space="preserve">. In a more static narrative, devoid of reader choice, engagement can be a somewhat more difficult state to reach. As a society we have honed our formulas for storytelling and following repeated exposure can often predict such points long before they happen – the death of the mentor, the failing of the hero, the happy ending. When a reader if offered a choice, the responsibility moves to them, the consequences lie with them </w:t>
      </w:r>
      <w:r w:rsidRPr="005D451A">
        <w:fldChar w:fldCharType="begin"/>
      </w:r>
      <w:r w:rsidRPr="005D451A">
        <w:instrText xml:space="preserve"> ADDIN ZOTERO_ITEM CSL_CITATION {"citationID":"fxJIhwC9","properties":{"formattedCitation":"(Rouse III, 2009)","plainCitation":"(Rouse III, 2009)","noteIndex":0},"citationItems":[{"id":493,"uris":["http://zotero.org/users/5452513/items/MZ8JG7Z2"],"itemData":{"id":493,"type":"chapter","container-title":"Horror Video Games: Essays on the Fusion of Fear and Play","ISBN":"978-0-7864-4197-6","language":"English","page":"11","publisher":"McFarland &amp; Company, Inc.","title":"Match Made in Hell: The Inevitable Success of the Horror Genre in Video Games","title-short":"Match Made in Hell","author":[{"family":"Rouse III","given":"Richard"}],"accessed":{"date-parts":[["2019",7,6]]},"issued":{"date-parts":[["2009"]]}}}],"schema":"https://github.com/citation-style-language/schema/raw/master/csl-citation.json"} </w:instrText>
      </w:r>
      <w:r w:rsidRPr="005D451A">
        <w:fldChar w:fldCharType="separate"/>
      </w:r>
      <w:r w:rsidRPr="005D451A">
        <w:rPr>
          <w:noProof/>
        </w:rPr>
        <w:t>(Rouse III, 2009)</w:t>
      </w:r>
      <w:r w:rsidRPr="005D451A">
        <w:fldChar w:fldCharType="end"/>
      </w:r>
      <w:r w:rsidRPr="005D451A">
        <w:t xml:space="preserve"> and suddenly, all things seem possible. As a reader moves through the cavalcade of differing experiences ‘Appetite for Sky’</w:t>
      </w:r>
      <w:r w:rsidRPr="005D451A">
        <w:rPr>
          <w:i/>
          <w:iCs/>
        </w:rPr>
        <w:t xml:space="preserve"> </w:t>
      </w:r>
      <w:r w:rsidRPr="005D451A">
        <w:t xml:space="preserve">gives them, they constantly shift their placement </w:t>
      </w:r>
      <w:r w:rsidRPr="005D451A">
        <w:lastRenderedPageBreak/>
        <w:t xml:space="preserve">along the spectrum of immersed and engaged. This shifting of position aims to culminate in that most pleasurable of states – flow. When a reader is experiencing flow, they are at once immersed and engaged simultaneously </w:t>
      </w:r>
      <w:r w:rsidRPr="005D451A">
        <w:fldChar w:fldCharType="begin"/>
      </w:r>
      <w:r w:rsidRPr="005D451A">
        <w:instrText xml:space="preserve"> ADDIN ZOTERO_ITEM CSL_CITATION {"citationID":"23pYaAjx","properties":{"formattedCitation":"(Douglas and Hargadon, 2000)","plainCitation":"(Douglas and Hargadon, 2000)","noteIndex":0},"citationItems":[{"id":639,"uris":["http://zotero.org/users/5452513/items/ZKAAFPTD"],"itemData":{"id":639,"type":"article-journal","container-title":"Proceedings of the eleventh ACM on Hypertext and hypermedia - HYPERTEXT '00","DOI":"10.1145/336296.336354","ISSN":"1581132271","page":"153-160","title":"The pleasure principle","author":[{"family":"Douglas","given":"Jane Yellowlees"},{"family":"Hargadon","given":"Andrew"}],"issued":{"date-parts":[["2000",5]]}}}],"schema":"https://github.com/citation-style-language/schema/raw/master/csl-citation.json"} </w:instrText>
      </w:r>
      <w:r w:rsidRPr="005D451A">
        <w:fldChar w:fldCharType="separate"/>
      </w:r>
      <w:r w:rsidRPr="005D451A">
        <w:rPr>
          <w:noProof/>
        </w:rPr>
        <w:t>(Douglas and Hargadon, 2000)</w:t>
      </w:r>
      <w:r w:rsidRPr="005D451A">
        <w:fldChar w:fldCharType="end"/>
      </w:r>
      <w:r w:rsidRPr="005D451A">
        <w:t xml:space="preserve">; the joy they feel knowing they are free to make their exploratory choices meshes with the excitement and curiosity they feel wishing to know just where their journey will take them next. The sea, the sky, the bottle, a bin, all options are at once open and accessible to them and yet closed off and left behind. So, the reader is not met with one possible telling, one incarnation of ‘Appetite for Sky’ but the possibility for multiple versions, each unique in its retelling. Each rereading presents as a new ‘construct of the imagination, a new object of aesthetic contemplation’ </w:t>
      </w:r>
      <w:r w:rsidRPr="005D451A">
        <w:fldChar w:fldCharType="begin"/>
      </w:r>
      <w:r w:rsidRPr="005D451A">
        <w:instrText xml:space="preserve"> ADDIN ZOTERO_ITEM CSL_CITATION {"citationID":"WD8Gzvgk","properties":{"formattedCitation":"(Ryan, 2019)","plainCitation":"(Ryan, 2019)","dontUpdate":true,"noteIndex":0},"citationItems":[{"id":1530,"uris":["http://zotero.org/users/5452513/items/Z67DIHFL"],"itemData":{"id":1530,"type":"chapter","collection-title":"Frontiers of Narrative","container-title":"Possible Worlds Theory and Contemporary Narratology","event-place":"Lincoln","ISBN":"978-0-8032-9499-8","language":"English","page":"62 - 87","publisher":"University of Nebraska Press","publisher-place":"Lincoln","title":"From Possible Worlds to Storyworlds: On the Worldness of Narrative Representation","title-short":"From Possible Worlds","author":[{"family":"Ryan","given":"Marie-Laure"}],"editor":[{"family":"Bell","given":"Alice"}],"issued":{"date-parts":[["2019"]]}}}],"schema":"https://github.com/citation-style-language/schema/raw/master/csl-citation.json"} </w:instrText>
      </w:r>
      <w:r w:rsidRPr="005D451A">
        <w:fldChar w:fldCharType="separate"/>
      </w:r>
      <w:r w:rsidRPr="005D451A">
        <w:rPr>
          <w:noProof/>
        </w:rPr>
        <w:t>(Ryan, 2019: 62)</w:t>
      </w:r>
      <w:r w:rsidRPr="005D451A">
        <w:fldChar w:fldCharType="end"/>
      </w:r>
      <w:r w:rsidRPr="005D451A">
        <w:t xml:space="preserve"> the reader may move through differently.   </w:t>
      </w:r>
    </w:p>
    <w:p w14:paraId="44B66CDB" w14:textId="77777777" w:rsidR="005D451A" w:rsidRPr="005D451A" w:rsidRDefault="005D451A" w:rsidP="005D451A">
      <w:pPr>
        <w:spacing w:line="276" w:lineRule="auto"/>
        <w:ind w:firstLine="737"/>
      </w:pPr>
      <w:r w:rsidRPr="005D451A">
        <w:t xml:space="preserve">The method through which the reader will move through ‘Appetite for Sky’ is at once very simple yet cognitively complex. As has been discussed, unlike the more static prose and poetry designed to be read in a linear fashion from beginning to end, the reader must choose from options offered to create the order of passages they will read. Each and every time a decision is made the reader is enacting something known as agency. A key term within fields of interactive fiction and </w:t>
      </w:r>
      <w:proofErr w:type="spellStart"/>
      <w:r w:rsidRPr="005D451A">
        <w:t>ludological</w:t>
      </w:r>
      <w:proofErr w:type="spellEnd"/>
      <w:r w:rsidRPr="005D451A">
        <w:t xml:space="preserve"> studies, agency is briefly defined as ‘the satisfying power to take meaningful action and see the results of our decisions and choices’ </w:t>
      </w:r>
      <w:r w:rsidRPr="005D451A">
        <w:fldChar w:fldCharType="begin"/>
      </w:r>
      <w:r w:rsidRPr="005D451A">
        <w:instrText xml:space="preserve"> ADDIN ZOTERO_ITEM CSL_CITATION {"citationID":"dMsVUfza","properties":{"formattedCitation":"(Murray, 1997)","plainCitation":"(Murray, 1997)","dontUpdate":true,"noteIndex":0},"citationItems":[{"id":297,"uris":["http://zotero.org/users/5452513/items/L7ESYAXK"],"itemData":{"id":297,"type":"book","abstract":"Stories define how we think, the way we play, and the way we understand our lives. And just as Gutenberg made possible the stories that ushered in the Modem Era, so is the computer having a profound effect on the stories of the late 20th century. Today we are confronting the limits of books themselves -- anticipating the end of storytelling as we know it -- even as we witness the advent of a brave new world of cyberdramas. Computer technology of the late twentieth century is astonishing, thrilling, and strange, and no one is better qualified than Janet Murray to offer a breathtaking tour of how it is reshaping the stories we live by. Can we imagine a world in which Homer's \"Iyre\" and Gutenberg's press have given way to virtual reality environments like the \"Star Trek\" ® holodeck? Murray sees the harbingers of such a world in the fiction of Borges and Calvino, movies like \"Groundhog Day,\" and the videogames and Web sites of the 1990s. Where is our map for this new frontier, and what can we hope to find in it? What will it be like to step into our own stories for the first time, to change our vantage point at will, to construct our own worlds or change the outcome of a compelling adventure, be it a murder mystery or a torrid romance? Taking up where Marshall McLuhan left off, Murray offers profound and provocative answers to these and other questions. She discusses the unique properties and pleasures of digital environments and connects them with the traditional satisfactions of narrative. She analyzes the state of \"immersion, \" of participating in a text to such an extent that you literally get lost in a story and obliterate the outside world from your awareness. Shedissects the titillating effect of cyber-narratives in which stories never climax and never end, because everything is morphable, and there are always infinite possibilities for the next scene. And she introduces us to enchanted landscapes populated by witty automated characters and inventive role-playing interactors, who together make up a new kind of \"commedia dell'arte.\" Equal parts daydream and how-to, \"Hamlet on the Holodeck\" is a brilliant blend of imagination and techno-wizardry that will provoke readers and guide writers for years to come.","ISBN":"0-684-82723-9","number-of-pages":"324","publisher":"Simon and Schuster","title":"Hamlet on the Holodeck: The Future of Narrative in Cyberspace","URL":"https://books.google.co.uk/books/about/Hamlet_on_the_Holodeck.html?id=bzmSLtnMZJsC&amp;pgis=1","author":[{"family":"Murray","given":"Janet Horowitz"}],"issued":{"date-parts":[["1997"]]}}}],"schema":"https://github.com/citation-style-language/schema/raw/master/csl-citation.json"} </w:instrText>
      </w:r>
      <w:r w:rsidRPr="005D451A">
        <w:fldChar w:fldCharType="separate"/>
      </w:r>
      <w:r w:rsidRPr="005D451A">
        <w:rPr>
          <w:noProof/>
        </w:rPr>
        <w:t>(Murray, 1997: 126)</w:t>
      </w:r>
      <w:r w:rsidRPr="005D451A">
        <w:fldChar w:fldCharType="end"/>
      </w:r>
      <w:r w:rsidRPr="005D451A">
        <w:t>. In agency do we find the ultimate pay-off for immersing and engaging with interactive works – from entirely prose based pieces such as ‘Appetite for Sky’</w:t>
      </w:r>
      <w:r w:rsidRPr="005D451A">
        <w:rPr>
          <w:i/>
          <w:iCs/>
        </w:rPr>
        <w:t xml:space="preserve"> </w:t>
      </w:r>
      <w:r w:rsidRPr="005D451A">
        <w:t xml:space="preserve">to complex </w:t>
      </w:r>
      <w:proofErr w:type="spellStart"/>
      <w:r w:rsidRPr="005D451A">
        <w:t>ludological</w:t>
      </w:r>
      <w:proofErr w:type="spellEnd"/>
      <w:r w:rsidRPr="005D451A">
        <w:t xml:space="preserve"> experiences such as the latest ‘Call of Duty’ (</w:t>
      </w:r>
      <w:proofErr w:type="spellStart"/>
      <w:r w:rsidRPr="005D451A">
        <w:t>Treyarch</w:t>
      </w:r>
      <w:proofErr w:type="spellEnd"/>
      <w:r w:rsidRPr="005D451A">
        <w:t>, 2010): satisfaction in making a choice. We have established making choices comes naturally to us as humans through our evolved schemata but now comes understanding of the pleasure making those choices can offer. The joy of participation within a safe, fictional space that offers all the possibilities in the world is an experience only narrative media such as ‘Appetite for Sky’</w:t>
      </w:r>
      <w:r w:rsidRPr="005D451A">
        <w:rPr>
          <w:i/>
          <w:iCs/>
        </w:rPr>
        <w:t xml:space="preserve"> </w:t>
      </w:r>
      <w:r w:rsidRPr="005D451A">
        <w:t xml:space="preserve">can provide. Through careful, thought-provoking choice text, a reader can have a different journey through the piece time and time again knowing each read through was </w:t>
      </w:r>
      <w:r w:rsidRPr="005D451A">
        <w:rPr>
          <w:i/>
          <w:iCs/>
        </w:rPr>
        <w:t xml:space="preserve">their </w:t>
      </w:r>
      <w:r w:rsidRPr="005D451A">
        <w:t xml:space="preserve">experience, was their journey. The decisions made were never hollow, as each helped construct a reader’s understanding of the piece, but they were always safe, and within a world as chaotic as this, safety can provide comfort and satisfaction as much as the beautiful imagery </w:t>
      </w:r>
      <w:proofErr w:type="spellStart"/>
      <w:r w:rsidRPr="005D451A">
        <w:t>Lilwall</w:t>
      </w:r>
      <w:proofErr w:type="spellEnd"/>
      <w:r w:rsidRPr="005D451A">
        <w:t xml:space="preserve"> &amp; </w:t>
      </w:r>
      <w:proofErr w:type="spellStart"/>
      <w:r w:rsidRPr="005D451A">
        <w:t>Loydell</w:t>
      </w:r>
      <w:proofErr w:type="spellEnd"/>
      <w:r w:rsidRPr="005D451A">
        <w:t xml:space="preserve"> evoke throughout the work. The reader crafts their own ‘Appetite for Sky’ through the tools and content the author has given them alongside their meaningful decisions.     </w:t>
      </w:r>
    </w:p>
    <w:p w14:paraId="257AE826" w14:textId="77777777" w:rsidR="005D451A" w:rsidRDefault="005D451A" w:rsidP="005D451A">
      <w:pPr>
        <w:spacing w:line="276" w:lineRule="auto"/>
        <w:ind w:firstLine="737"/>
      </w:pPr>
      <w:r w:rsidRPr="005D451A">
        <w:t>To conclude, having discussed the differing narrative and cognitive functions a reader can experience engaging with an interactive piece of writing, the reader can move through ‘Appetite for Sky’</w:t>
      </w:r>
      <w:r w:rsidRPr="005D451A">
        <w:rPr>
          <w:i/>
          <w:iCs/>
        </w:rPr>
        <w:t xml:space="preserve"> </w:t>
      </w:r>
      <w:r w:rsidRPr="005D451A">
        <w:t xml:space="preserve">knowing they are crafting their own adventure. The experience is theirs to savour, theirs to indulge in and, should they wish, theirs to repeat as many times as they continually find meaning. They have the choice to see </w:t>
      </w:r>
      <w:r w:rsidRPr="005D451A">
        <w:lastRenderedPageBreak/>
        <w:t xml:space="preserve">how each passage builds on the ones selected before and revel in the satisfaction of their journey. And, perhaps most importantly, they may make whichever choices their heart leans to; in this experience they are safe and creative. </w:t>
      </w:r>
    </w:p>
    <w:p w14:paraId="4A802A19" w14:textId="77777777" w:rsidR="005D451A" w:rsidRPr="005D451A" w:rsidRDefault="005D451A" w:rsidP="005D451A">
      <w:pPr>
        <w:spacing w:line="276" w:lineRule="auto"/>
        <w:ind w:firstLine="737"/>
      </w:pPr>
    </w:p>
    <w:p w14:paraId="7728C46E" w14:textId="31DBD3CE" w:rsidR="005D451A" w:rsidRPr="005D451A" w:rsidRDefault="005D451A" w:rsidP="005D451A">
      <w:pPr>
        <w:spacing w:line="276" w:lineRule="auto"/>
        <w:ind w:firstLine="737"/>
      </w:pPr>
      <w:r>
        <w:t xml:space="preserve">© </w:t>
      </w:r>
      <w:proofErr w:type="spellStart"/>
      <w:r>
        <w:t>Eoin</w:t>
      </w:r>
      <w:proofErr w:type="spellEnd"/>
      <w:r>
        <w:t xml:space="preserve"> Murray 2023</w:t>
      </w:r>
    </w:p>
    <w:p w14:paraId="7204ACDD" w14:textId="77777777" w:rsidR="005D451A" w:rsidRPr="005D451A" w:rsidRDefault="005D451A" w:rsidP="005D451A">
      <w:pPr>
        <w:spacing w:line="276" w:lineRule="auto"/>
        <w:rPr>
          <w:u w:val="single"/>
        </w:rPr>
      </w:pPr>
    </w:p>
    <w:p w14:paraId="386892B2" w14:textId="77777777" w:rsidR="005D451A" w:rsidRPr="005D451A" w:rsidRDefault="005D451A" w:rsidP="005D451A">
      <w:pPr>
        <w:spacing w:line="276" w:lineRule="auto"/>
        <w:rPr>
          <w:b/>
        </w:rPr>
      </w:pPr>
      <w:r w:rsidRPr="005D451A">
        <w:rPr>
          <w:b/>
        </w:rPr>
        <w:t xml:space="preserve">Bibliography </w:t>
      </w:r>
    </w:p>
    <w:p w14:paraId="1ED08C9C" w14:textId="77777777" w:rsidR="005D451A" w:rsidRPr="005D451A" w:rsidRDefault="005D451A" w:rsidP="005D451A">
      <w:pPr>
        <w:pStyle w:val="Bibliography"/>
        <w:spacing w:line="276" w:lineRule="auto"/>
        <w:ind w:left="284" w:hanging="284"/>
      </w:pPr>
      <w:r w:rsidRPr="005D451A">
        <w:fldChar w:fldCharType="begin"/>
      </w:r>
      <w:r w:rsidRPr="005D451A">
        <w:instrText xml:space="preserve"> ADDIN ZOTERO_BIBL {"uncited":[],"omitted":[],"custom":[]} CSL_BIBLIOGRAPHY </w:instrText>
      </w:r>
      <w:r w:rsidRPr="005D451A">
        <w:fldChar w:fldCharType="separate"/>
      </w:r>
      <w:r w:rsidRPr="005D451A">
        <w:t xml:space="preserve">Boyd, B., 2010. </w:t>
      </w:r>
      <w:r w:rsidRPr="005D451A">
        <w:rPr>
          <w:i/>
          <w:iCs/>
        </w:rPr>
        <w:t>On the Origin of Stories: Evolution, Cognition, and Fiction</w:t>
      </w:r>
      <w:r w:rsidRPr="005D451A">
        <w:t>. Belknap Press, Cambridge, MA.</w:t>
      </w:r>
    </w:p>
    <w:p w14:paraId="41AEFD43" w14:textId="77777777" w:rsidR="005D451A" w:rsidRPr="005D451A" w:rsidRDefault="005D451A" w:rsidP="005D451A">
      <w:pPr>
        <w:pStyle w:val="Bibliography"/>
        <w:spacing w:line="276" w:lineRule="auto"/>
        <w:ind w:left="284" w:hanging="284"/>
      </w:pPr>
      <w:r w:rsidRPr="005D451A">
        <w:t>Douglas, J.Y., Hargadon, A., 2000. 'The pleasure principle'. Proc. Elev. ACM Hypertext Hypermedia – HYPERTEXT 00 153–160. https://doi.org/10.1145/336296.336354</w:t>
      </w:r>
    </w:p>
    <w:p w14:paraId="7136BCD8" w14:textId="77777777" w:rsidR="005D451A" w:rsidRPr="005D451A" w:rsidRDefault="005D451A" w:rsidP="005D451A">
      <w:pPr>
        <w:pStyle w:val="Bibliography"/>
        <w:spacing w:line="276" w:lineRule="auto"/>
        <w:ind w:left="284" w:hanging="284"/>
      </w:pPr>
      <w:r w:rsidRPr="005D451A">
        <w:t xml:space="preserve">Dutton, D., 2009. 'The Uses Of Fiction', in: Boyd, B., Carroll, J., Gottschall, J. (Eds.), </w:t>
      </w:r>
      <w:r w:rsidRPr="005D451A">
        <w:rPr>
          <w:i/>
          <w:iCs/>
        </w:rPr>
        <w:t>Evolution, Literature and Film: A Reader</w:t>
      </w:r>
      <w:r w:rsidRPr="005D451A">
        <w:t>. Columbia University Press, New York, pp. 184–193.</w:t>
      </w:r>
    </w:p>
    <w:p w14:paraId="5BF78B93" w14:textId="19E869B8" w:rsidR="005D451A" w:rsidRPr="005D451A" w:rsidRDefault="005D451A" w:rsidP="005D451A">
      <w:pPr>
        <w:spacing w:line="276" w:lineRule="auto"/>
        <w:ind w:left="284" w:hanging="284"/>
      </w:pPr>
      <w:r w:rsidRPr="005D451A">
        <w:t>Lilwall, A., and Loydell, R., 2023</w:t>
      </w:r>
      <w:r w:rsidR="00752567">
        <w:t>,</w:t>
      </w:r>
      <w:r w:rsidRPr="005D451A">
        <w:t xml:space="preserve"> </w:t>
      </w:r>
      <w:r w:rsidR="00752567">
        <w:t>'</w:t>
      </w:r>
      <w:r w:rsidRPr="005D451A">
        <w:t>Appetite for Sky</w:t>
      </w:r>
      <w:r w:rsidR="00752567">
        <w:t>'</w:t>
      </w:r>
    </w:p>
    <w:p w14:paraId="42B26FD4" w14:textId="77777777" w:rsidR="005D451A" w:rsidRPr="005D451A" w:rsidRDefault="005D451A" w:rsidP="005D451A">
      <w:pPr>
        <w:pStyle w:val="Bibliography"/>
        <w:spacing w:line="276" w:lineRule="auto"/>
        <w:ind w:left="284" w:hanging="284"/>
      </w:pPr>
      <w:r w:rsidRPr="005D451A">
        <w:t xml:space="preserve">Huizinga, J., 1938. </w:t>
      </w:r>
      <w:r w:rsidRPr="005D451A">
        <w:rPr>
          <w:i/>
          <w:iCs/>
        </w:rPr>
        <w:t>Homo Ludens</w:t>
      </w:r>
      <w:r w:rsidRPr="005D451A">
        <w:t>. Penguin Random House LLC, New York.</w:t>
      </w:r>
    </w:p>
    <w:p w14:paraId="5278E14B" w14:textId="77777777" w:rsidR="005D451A" w:rsidRPr="005D451A" w:rsidRDefault="005D451A" w:rsidP="005D451A">
      <w:pPr>
        <w:pStyle w:val="Bibliography"/>
        <w:spacing w:line="276" w:lineRule="auto"/>
        <w:ind w:left="284" w:hanging="284"/>
      </w:pPr>
      <w:r w:rsidRPr="005D451A">
        <w:t xml:space="preserve">Murray, J.H., 1997. </w:t>
      </w:r>
      <w:r w:rsidRPr="005D451A">
        <w:rPr>
          <w:i/>
          <w:iCs/>
        </w:rPr>
        <w:t>Hamlet on the Holodeck: The Future of Narrative in Cyberspace</w:t>
      </w:r>
      <w:r w:rsidRPr="005D451A">
        <w:t>. Simon and Schuster, London</w:t>
      </w:r>
    </w:p>
    <w:p w14:paraId="0267ECD1" w14:textId="77777777" w:rsidR="005D451A" w:rsidRPr="005D451A" w:rsidRDefault="005D451A" w:rsidP="005D451A">
      <w:pPr>
        <w:pStyle w:val="Bibliography"/>
        <w:spacing w:line="276" w:lineRule="auto"/>
        <w:ind w:left="284" w:hanging="284"/>
      </w:pPr>
      <w:r w:rsidRPr="005D451A">
        <w:t xml:space="preserve">Rouse III, R., 2009. 'Match Made in Hell: The Inevitable Success of the Horror Genre in Video Games', in: </w:t>
      </w:r>
      <w:r w:rsidRPr="005D451A">
        <w:rPr>
          <w:i/>
          <w:iCs/>
        </w:rPr>
        <w:t>Horror Video Games: Essays on the Fusion of Fear and Play.</w:t>
      </w:r>
      <w:r w:rsidRPr="005D451A">
        <w:t xml:space="preserve"> McFarland &amp; Company, Inc.,</w:t>
      </w:r>
    </w:p>
    <w:p w14:paraId="67F4B6FC" w14:textId="77777777" w:rsidR="005D451A" w:rsidRPr="005D451A" w:rsidRDefault="005D451A" w:rsidP="005D451A">
      <w:pPr>
        <w:pStyle w:val="Bibliography"/>
        <w:spacing w:line="276" w:lineRule="auto"/>
        <w:ind w:left="284" w:hanging="284"/>
      </w:pPr>
      <w:r w:rsidRPr="005D451A">
        <w:t xml:space="preserve">Rumelhart, D.E., 1980. 'Schemata: the building blocks of cognition,' in: </w:t>
      </w:r>
      <w:r w:rsidRPr="005D451A">
        <w:rPr>
          <w:i/>
          <w:iCs/>
        </w:rPr>
        <w:t>Theoretical Issues in Reading Comprehension: Perspectives from Cognitive Psychology, Linguistics, Artificial Intelligence and Education</w:t>
      </w:r>
      <w:r w:rsidRPr="005D451A">
        <w:t>. Routledge, Oxfordshire, pp. 33–58.</w:t>
      </w:r>
    </w:p>
    <w:p w14:paraId="321CD012" w14:textId="77777777" w:rsidR="005D451A" w:rsidRPr="005D451A" w:rsidRDefault="005D451A" w:rsidP="005D451A">
      <w:pPr>
        <w:pStyle w:val="Bibliography"/>
        <w:spacing w:line="276" w:lineRule="auto"/>
        <w:ind w:left="284" w:hanging="284"/>
      </w:pPr>
      <w:r w:rsidRPr="005D451A">
        <w:t xml:space="preserve">Ryan, M.-L., 2019. 'From Possible Worlds to Storyworlds: On the Worldness of Narrative Representation', in: Bell, A. (Ed.), </w:t>
      </w:r>
      <w:r w:rsidRPr="005D451A">
        <w:rPr>
          <w:i/>
          <w:iCs/>
        </w:rPr>
        <w:t>Possible Worlds Theory and Contemporary Narratology, Frontiers of Narrative</w:t>
      </w:r>
      <w:r w:rsidRPr="005D451A">
        <w:t>. University of Nebraska Press, Lincoln, pp. 62–87.</w:t>
      </w:r>
    </w:p>
    <w:p w14:paraId="166709F3" w14:textId="77777777" w:rsidR="005D451A" w:rsidRPr="005D451A" w:rsidRDefault="005D451A" w:rsidP="005D451A">
      <w:pPr>
        <w:pStyle w:val="Bibliography"/>
        <w:spacing w:line="276" w:lineRule="auto"/>
        <w:ind w:left="284" w:hanging="284"/>
      </w:pPr>
      <w:r w:rsidRPr="005D451A">
        <w:t xml:space="preserve">Taylor, C., 1992. </w:t>
      </w:r>
      <w:r w:rsidRPr="005D451A">
        <w:rPr>
          <w:i/>
          <w:iCs/>
        </w:rPr>
        <w:t>Sources of the Self: The Making of the Modern Identity</w:t>
      </w:r>
      <w:r w:rsidRPr="005D451A">
        <w:t>. Harvard University Press, Cambridge.</w:t>
      </w:r>
      <w:bookmarkStart w:id="0" w:name="_GoBack"/>
      <w:bookmarkEnd w:id="0"/>
    </w:p>
    <w:p w14:paraId="09F566BA" w14:textId="77777777" w:rsidR="005D451A" w:rsidRPr="005D451A" w:rsidRDefault="005D451A" w:rsidP="005D451A">
      <w:pPr>
        <w:spacing w:line="276" w:lineRule="auto"/>
        <w:ind w:left="284" w:hanging="284"/>
      </w:pPr>
      <w:r w:rsidRPr="005D451A">
        <w:t xml:space="preserve">Treyarch (2010) </w:t>
      </w:r>
      <w:r w:rsidRPr="005D451A">
        <w:rPr>
          <w:i/>
          <w:iCs/>
        </w:rPr>
        <w:t>Call of Duty Black Ops</w:t>
      </w:r>
      <w:r w:rsidRPr="005D451A">
        <w:t>. Santa Monic: Activision.</w:t>
      </w:r>
    </w:p>
    <w:p w14:paraId="2672B0EF" w14:textId="77777777" w:rsidR="005D451A" w:rsidRPr="005D451A" w:rsidRDefault="005D451A" w:rsidP="005D451A">
      <w:pPr>
        <w:spacing w:line="276" w:lineRule="auto"/>
        <w:ind w:left="284" w:hanging="284"/>
      </w:pPr>
    </w:p>
    <w:p w14:paraId="18FA7F9E" w14:textId="77777777" w:rsidR="005D451A" w:rsidRPr="005D451A" w:rsidRDefault="005D451A" w:rsidP="005D451A">
      <w:pPr>
        <w:spacing w:line="276" w:lineRule="auto"/>
        <w:ind w:left="284" w:hanging="284"/>
        <w:rPr>
          <w:vertAlign w:val="subscript"/>
        </w:rPr>
      </w:pPr>
      <w:r w:rsidRPr="005D451A">
        <w:fldChar w:fldCharType="end"/>
      </w:r>
    </w:p>
    <w:p w14:paraId="595705A8" w14:textId="77777777" w:rsidR="005D451A" w:rsidRPr="005D451A" w:rsidRDefault="005D451A" w:rsidP="005D451A">
      <w:pPr>
        <w:widowControl w:val="0"/>
        <w:autoSpaceDE w:val="0"/>
        <w:autoSpaceDN w:val="0"/>
        <w:adjustRightInd w:val="0"/>
        <w:spacing w:line="276" w:lineRule="auto"/>
        <w:jc w:val="both"/>
        <w:rPr>
          <w:rFonts w:cs="Times"/>
          <w:b/>
          <w:bCs/>
          <w:sz w:val="36"/>
          <w:szCs w:val="36"/>
          <w:lang w:val="en-US"/>
        </w:rPr>
      </w:pPr>
    </w:p>
    <w:p w14:paraId="7A80EF2B" w14:textId="77777777" w:rsidR="005D451A" w:rsidRPr="005D451A" w:rsidRDefault="005D451A" w:rsidP="005D451A">
      <w:pPr>
        <w:widowControl w:val="0"/>
        <w:autoSpaceDE w:val="0"/>
        <w:autoSpaceDN w:val="0"/>
        <w:adjustRightInd w:val="0"/>
        <w:spacing w:line="276" w:lineRule="auto"/>
        <w:jc w:val="both"/>
        <w:rPr>
          <w:rFonts w:cs="Times"/>
          <w:b/>
          <w:bCs/>
          <w:sz w:val="36"/>
          <w:szCs w:val="36"/>
          <w:lang w:val="en-US"/>
        </w:rPr>
      </w:pPr>
    </w:p>
    <w:p w14:paraId="6767F7B8" w14:textId="77777777" w:rsidR="005D451A" w:rsidRPr="005D451A" w:rsidRDefault="005D451A" w:rsidP="005D451A">
      <w:pPr>
        <w:widowControl w:val="0"/>
        <w:autoSpaceDE w:val="0"/>
        <w:autoSpaceDN w:val="0"/>
        <w:adjustRightInd w:val="0"/>
        <w:spacing w:line="276" w:lineRule="auto"/>
        <w:jc w:val="both"/>
        <w:rPr>
          <w:rFonts w:cs="Times"/>
          <w:b/>
          <w:bCs/>
          <w:sz w:val="28"/>
          <w:szCs w:val="28"/>
          <w:lang w:val="en-US"/>
        </w:rPr>
      </w:pPr>
      <w:r w:rsidRPr="005D451A">
        <w:rPr>
          <w:rFonts w:cs="Times"/>
          <w:b/>
          <w:bCs/>
          <w:sz w:val="28"/>
          <w:szCs w:val="28"/>
          <w:lang w:val="en-US"/>
        </w:rPr>
        <w:t>Appetite for Sky</w:t>
      </w:r>
    </w:p>
    <w:p w14:paraId="284CC511" w14:textId="77777777" w:rsidR="002A3368" w:rsidRPr="005D451A" w:rsidRDefault="002A3368" w:rsidP="005D451A">
      <w:pPr>
        <w:widowControl w:val="0"/>
        <w:autoSpaceDE w:val="0"/>
        <w:autoSpaceDN w:val="0"/>
        <w:adjustRightInd w:val="0"/>
        <w:spacing w:line="276" w:lineRule="auto"/>
        <w:jc w:val="both"/>
        <w:rPr>
          <w:rFonts w:cs="Times"/>
          <w:b/>
          <w:bCs/>
          <w:lang w:val="en-US"/>
        </w:rPr>
      </w:pPr>
    </w:p>
    <w:p w14:paraId="663E8C7E" w14:textId="77777777" w:rsidR="006B3942" w:rsidRPr="005D451A" w:rsidRDefault="006B3942" w:rsidP="005D451A">
      <w:pPr>
        <w:widowControl w:val="0"/>
        <w:autoSpaceDE w:val="0"/>
        <w:autoSpaceDN w:val="0"/>
        <w:adjustRightInd w:val="0"/>
        <w:spacing w:line="276" w:lineRule="auto"/>
        <w:jc w:val="both"/>
        <w:rPr>
          <w:rFonts w:cs="Times"/>
          <w:b/>
          <w:bCs/>
          <w:lang w:val="en-US"/>
        </w:rPr>
      </w:pPr>
    </w:p>
    <w:p w14:paraId="3FC96963" w14:textId="3C88C6C7" w:rsidR="00A61D03" w:rsidRPr="005D451A" w:rsidRDefault="00A81B0D" w:rsidP="005D451A">
      <w:pPr>
        <w:widowControl w:val="0"/>
        <w:autoSpaceDE w:val="0"/>
        <w:autoSpaceDN w:val="0"/>
        <w:adjustRightInd w:val="0"/>
        <w:spacing w:line="276" w:lineRule="auto"/>
        <w:jc w:val="both"/>
        <w:rPr>
          <w:rFonts w:cs="Calibri"/>
          <w:lang w:val="en-US"/>
        </w:rPr>
      </w:pPr>
      <w:r w:rsidRPr="005D451A">
        <w:rPr>
          <w:rFonts w:cs="Times"/>
          <w:b/>
          <w:bCs/>
          <w:lang w:val="en-US"/>
        </w:rPr>
        <w:t>1am</w:t>
      </w:r>
    </w:p>
    <w:p w14:paraId="2CDCD46E" w14:textId="77777777" w:rsidR="00A61D03" w:rsidRPr="005D451A" w:rsidRDefault="00A61D03" w:rsidP="005D451A">
      <w:pPr>
        <w:widowControl w:val="0"/>
        <w:autoSpaceDE w:val="0"/>
        <w:autoSpaceDN w:val="0"/>
        <w:adjustRightInd w:val="0"/>
        <w:spacing w:line="276" w:lineRule="auto"/>
        <w:jc w:val="both"/>
        <w:rPr>
          <w:rFonts w:cs="Calibri"/>
          <w:b/>
          <w:bCs/>
          <w:lang w:val="en-US"/>
        </w:rPr>
      </w:pPr>
    </w:p>
    <w:p w14:paraId="2ECE5528" w14:textId="4F586510" w:rsidR="00A61D03" w:rsidRPr="005D451A" w:rsidRDefault="00A61D03" w:rsidP="005D451A">
      <w:pPr>
        <w:widowControl w:val="0"/>
        <w:autoSpaceDE w:val="0"/>
        <w:autoSpaceDN w:val="0"/>
        <w:adjustRightInd w:val="0"/>
        <w:spacing w:line="276" w:lineRule="auto"/>
        <w:jc w:val="both"/>
        <w:rPr>
          <w:rFonts w:cs="Calibri"/>
          <w:lang w:val="en-US"/>
        </w:rPr>
      </w:pPr>
      <w:r w:rsidRPr="005D451A">
        <w:rPr>
          <w:rFonts w:cs="Times"/>
          <w:lang w:val="en-US"/>
        </w:rPr>
        <w:t xml:space="preserve">The swan on the </w:t>
      </w:r>
      <w:proofErr w:type="spellStart"/>
      <w:r w:rsidRPr="005D451A">
        <w:rPr>
          <w:rFonts w:cs="Times"/>
          <w:lang w:val="en-US"/>
        </w:rPr>
        <w:t>Brayford</w:t>
      </w:r>
      <w:proofErr w:type="spellEnd"/>
      <w:r w:rsidRPr="005D451A">
        <w:rPr>
          <w:rFonts w:cs="Times"/>
          <w:lang w:val="en-US"/>
        </w:rPr>
        <w:t xml:space="preserve"> has puffed up its wings. I have never seen that before, but the shape is often captured in porcelain and on white wedding cakes. </w:t>
      </w:r>
      <w:r w:rsidR="006B3942" w:rsidRPr="005D451A">
        <w:rPr>
          <w:rFonts w:cs="Times"/>
          <w:lang w:val="en-US"/>
        </w:rPr>
        <w:t>It</w:t>
      </w:r>
      <w:r w:rsidRPr="005D451A">
        <w:rPr>
          <w:rFonts w:cs="Times"/>
          <w:lang w:val="en-US"/>
        </w:rPr>
        <w:t xml:space="preserve"> </w:t>
      </w:r>
      <w:r w:rsidR="006B3942" w:rsidRPr="005D451A">
        <w:rPr>
          <w:rFonts w:cs="Times"/>
          <w:lang w:val="en-US"/>
        </w:rPr>
        <w:t xml:space="preserve">swims </w:t>
      </w:r>
      <w:r w:rsidRPr="005D451A">
        <w:rPr>
          <w:rFonts w:cs="Times"/>
          <w:lang w:val="en-US"/>
        </w:rPr>
        <w:t xml:space="preserve">alone but should be part of a pair. I'd like to think that it is creating more surface area to absorb the sun. </w:t>
      </w:r>
      <w:r w:rsidR="006B3942" w:rsidRPr="005D451A">
        <w:rPr>
          <w:rFonts w:cs="Times"/>
          <w:lang w:val="en-US"/>
        </w:rPr>
        <w:t>T</w:t>
      </w:r>
      <w:r w:rsidRPr="005D451A">
        <w:rPr>
          <w:rFonts w:cs="Times"/>
          <w:lang w:val="en-US"/>
        </w:rPr>
        <w:t>here are picnic tables by the water and it would be nice to see the swan swim off somewhere. </w:t>
      </w:r>
      <w:r w:rsidR="006B3942" w:rsidRPr="005D451A">
        <w:rPr>
          <w:rFonts w:cs="Times"/>
          <w:lang w:val="en-US"/>
        </w:rPr>
        <w:t xml:space="preserve">Although, it is rather cold. </w:t>
      </w:r>
    </w:p>
    <w:p w14:paraId="3CA5A72A" w14:textId="77777777" w:rsidR="00A61D03" w:rsidRPr="005D451A" w:rsidRDefault="00A61D03" w:rsidP="005D451A">
      <w:pPr>
        <w:widowControl w:val="0"/>
        <w:autoSpaceDE w:val="0"/>
        <w:autoSpaceDN w:val="0"/>
        <w:adjustRightInd w:val="0"/>
        <w:spacing w:line="276" w:lineRule="auto"/>
        <w:jc w:val="both"/>
        <w:rPr>
          <w:rFonts w:cs="Calibri"/>
          <w:lang w:val="en-US"/>
        </w:rPr>
      </w:pPr>
    </w:p>
    <w:p w14:paraId="6D4A5CDD" w14:textId="52FEF2BA" w:rsidR="002A3368" w:rsidRPr="005D451A" w:rsidRDefault="002A3368" w:rsidP="005D451A">
      <w:pPr>
        <w:widowControl w:val="0"/>
        <w:autoSpaceDE w:val="0"/>
        <w:autoSpaceDN w:val="0"/>
        <w:adjustRightInd w:val="0"/>
        <w:spacing w:line="276" w:lineRule="auto"/>
        <w:jc w:val="both"/>
        <w:rPr>
          <w:rFonts w:cs="Calibri"/>
          <w:lang w:val="en-US"/>
        </w:rPr>
      </w:pPr>
      <w:r w:rsidRPr="005D451A">
        <w:rPr>
          <w:rFonts w:cs="Times"/>
          <w:lang w:val="en-US"/>
        </w:rPr>
        <w:t>I'll get a coffee (go to </w:t>
      </w:r>
      <w:r w:rsidR="00A81B0D" w:rsidRPr="005D451A">
        <w:rPr>
          <w:rFonts w:cs="Times"/>
          <w:b/>
          <w:bCs/>
          <w:lang w:val="en-US"/>
        </w:rPr>
        <w:t>3am</w:t>
      </w:r>
      <w:r w:rsidRPr="005D451A">
        <w:rPr>
          <w:rFonts w:cs="Times"/>
          <w:lang w:val="en-US"/>
        </w:rPr>
        <w:t>) </w:t>
      </w:r>
    </w:p>
    <w:p w14:paraId="3A0AC29C" w14:textId="2D5FBF45" w:rsidR="00A61D03" w:rsidRPr="005D451A" w:rsidRDefault="00A61D03" w:rsidP="005D451A">
      <w:pPr>
        <w:widowControl w:val="0"/>
        <w:autoSpaceDE w:val="0"/>
        <w:autoSpaceDN w:val="0"/>
        <w:adjustRightInd w:val="0"/>
        <w:spacing w:line="276" w:lineRule="auto"/>
        <w:jc w:val="both"/>
        <w:rPr>
          <w:rFonts w:cs="Calibri"/>
          <w:lang w:val="en-US"/>
        </w:rPr>
      </w:pPr>
      <w:r w:rsidRPr="005D451A">
        <w:rPr>
          <w:rFonts w:cs="Times"/>
          <w:lang w:val="en-US"/>
        </w:rPr>
        <w:t>I'll sit and watch (go to </w:t>
      </w:r>
      <w:r w:rsidR="00A81B0D" w:rsidRPr="005D451A">
        <w:rPr>
          <w:rFonts w:cs="Times"/>
          <w:b/>
          <w:bCs/>
          <w:lang w:val="en-US"/>
        </w:rPr>
        <w:t>4am</w:t>
      </w:r>
      <w:r w:rsidRPr="005D451A">
        <w:rPr>
          <w:rFonts w:cs="Times"/>
          <w:lang w:val="en-US"/>
        </w:rPr>
        <w:t>)</w:t>
      </w:r>
    </w:p>
    <w:p w14:paraId="1A18F130" w14:textId="77777777" w:rsidR="005C2744" w:rsidRPr="005D451A" w:rsidRDefault="005C2744" w:rsidP="005D451A">
      <w:pPr>
        <w:spacing w:line="276" w:lineRule="auto"/>
        <w:jc w:val="both"/>
      </w:pPr>
    </w:p>
    <w:p w14:paraId="4EB11B45" w14:textId="77777777" w:rsidR="005D451A" w:rsidRDefault="005D451A" w:rsidP="005D451A">
      <w:pPr>
        <w:spacing w:line="276" w:lineRule="auto"/>
        <w:jc w:val="both"/>
      </w:pPr>
    </w:p>
    <w:p w14:paraId="7B70170E" w14:textId="77777777" w:rsidR="005D451A" w:rsidRPr="005D451A" w:rsidRDefault="005D451A" w:rsidP="005D451A">
      <w:pPr>
        <w:spacing w:line="276" w:lineRule="auto"/>
        <w:jc w:val="both"/>
      </w:pPr>
    </w:p>
    <w:p w14:paraId="6C47ECFD" w14:textId="2A1C23C4" w:rsidR="00A61D03" w:rsidRPr="005D451A" w:rsidRDefault="00A81B0D" w:rsidP="005D451A">
      <w:pPr>
        <w:spacing w:line="276" w:lineRule="auto"/>
        <w:jc w:val="both"/>
        <w:rPr>
          <w:b/>
        </w:rPr>
      </w:pPr>
      <w:r w:rsidRPr="005D451A">
        <w:rPr>
          <w:b/>
        </w:rPr>
        <w:t>2am</w:t>
      </w:r>
    </w:p>
    <w:p w14:paraId="1E5B8EE3" w14:textId="77777777" w:rsidR="00A61D03" w:rsidRPr="005D451A" w:rsidRDefault="00A61D03" w:rsidP="005D451A">
      <w:pPr>
        <w:spacing w:line="276" w:lineRule="auto"/>
        <w:jc w:val="both"/>
      </w:pPr>
    </w:p>
    <w:p w14:paraId="39856060" w14:textId="77777777" w:rsidR="00A61D03" w:rsidRPr="005D451A" w:rsidRDefault="00A1432E" w:rsidP="005D451A">
      <w:pPr>
        <w:spacing w:line="276" w:lineRule="auto"/>
        <w:jc w:val="both"/>
      </w:pPr>
      <w:r w:rsidRPr="005D451A">
        <w:t xml:space="preserve">The nearby coffee shop, housed in a shed painted to look like a beach hut, is closed, despite a sign saying </w:t>
      </w:r>
      <w:r w:rsidRPr="005D451A">
        <w:rPr>
          <w:sz w:val="20"/>
          <w:szCs w:val="20"/>
        </w:rPr>
        <w:t>OPEN FOR FRESH DRINKS AND SNACKS</w:t>
      </w:r>
      <w:r w:rsidRPr="005D451A">
        <w:t xml:space="preserve"> on the pavement nearby. By the time I wander back to the river there are four swans and a group of ducks, attracted by a group of children noisily throwing bread to them. I decide to walk on and leave them to it, but should I</w:t>
      </w:r>
    </w:p>
    <w:p w14:paraId="4CCF0868" w14:textId="77777777" w:rsidR="00A1432E" w:rsidRPr="005D451A" w:rsidRDefault="00A1432E" w:rsidP="005D451A">
      <w:pPr>
        <w:spacing w:line="276" w:lineRule="auto"/>
        <w:jc w:val="both"/>
      </w:pPr>
    </w:p>
    <w:p w14:paraId="6A561295" w14:textId="4CBD8FEE" w:rsidR="005B1579" w:rsidRPr="005D451A" w:rsidRDefault="005B1579" w:rsidP="005D451A">
      <w:pPr>
        <w:spacing w:line="276" w:lineRule="auto"/>
        <w:jc w:val="both"/>
      </w:pPr>
      <w:r w:rsidRPr="005D451A">
        <w:t xml:space="preserve">stroll further along the riverbank (go to </w:t>
      </w:r>
      <w:r w:rsidR="00BF6808" w:rsidRPr="005D451A">
        <w:rPr>
          <w:b/>
        </w:rPr>
        <w:t>4am</w:t>
      </w:r>
      <w:r w:rsidRPr="005D451A">
        <w:t>)</w:t>
      </w:r>
    </w:p>
    <w:p w14:paraId="3D826D33" w14:textId="1D020728" w:rsidR="00A1432E" w:rsidRPr="005D451A" w:rsidRDefault="00A1432E" w:rsidP="005D451A">
      <w:pPr>
        <w:spacing w:line="276" w:lineRule="auto"/>
        <w:jc w:val="both"/>
      </w:pPr>
      <w:r w:rsidRPr="005D451A">
        <w:t xml:space="preserve">walk to the coffee shop in town (go to </w:t>
      </w:r>
      <w:r w:rsidR="00BF6808" w:rsidRPr="005D451A">
        <w:rPr>
          <w:b/>
        </w:rPr>
        <w:t>7am</w:t>
      </w:r>
      <w:r w:rsidRPr="005D451A">
        <w:t>)</w:t>
      </w:r>
    </w:p>
    <w:p w14:paraId="5E046076" w14:textId="77777777" w:rsidR="00F97DA1" w:rsidRDefault="00F97DA1" w:rsidP="005D451A">
      <w:pPr>
        <w:spacing w:line="276" w:lineRule="auto"/>
        <w:jc w:val="both"/>
      </w:pPr>
    </w:p>
    <w:p w14:paraId="163170FF" w14:textId="77777777" w:rsidR="005D451A" w:rsidRPr="005D451A" w:rsidRDefault="005D451A" w:rsidP="005D451A">
      <w:pPr>
        <w:spacing w:line="276" w:lineRule="auto"/>
        <w:jc w:val="both"/>
      </w:pPr>
    </w:p>
    <w:p w14:paraId="68F57957" w14:textId="77777777" w:rsidR="00F97DA1" w:rsidRPr="005D451A" w:rsidRDefault="00F97DA1" w:rsidP="005D451A">
      <w:pPr>
        <w:spacing w:line="276" w:lineRule="auto"/>
        <w:jc w:val="both"/>
      </w:pPr>
    </w:p>
    <w:p w14:paraId="42223C26" w14:textId="34E5A823" w:rsidR="00F97DA1" w:rsidRPr="005D451A" w:rsidRDefault="006B3942" w:rsidP="005D451A">
      <w:pPr>
        <w:spacing w:line="276" w:lineRule="auto"/>
        <w:jc w:val="both"/>
        <w:rPr>
          <w:b/>
          <w:bCs/>
        </w:rPr>
      </w:pPr>
      <w:r w:rsidRPr="005D451A">
        <w:rPr>
          <w:b/>
          <w:bCs/>
        </w:rPr>
        <w:t>3am</w:t>
      </w:r>
    </w:p>
    <w:p w14:paraId="366A6163" w14:textId="77777777" w:rsidR="00F97DA1" w:rsidRPr="005D451A" w:rsidRDefault="00F97DA1" w:rsidP="005D451A">
      <w:pPr>
        <w:spacing w:line="276" w:lineRule="auto"/>
        <w:jc w:val="both"/>
        <w:rPr>
          <w:b/>
          <w:bCs/>
        </w:rPr>
      </w:pPr>
    </w:p>
    <w:p w14:paraId="2A26D5CD" w14:textId="1C422A12" w:rsidR="00F97DA1" w:rsidRPr="005D451A" w:rsidRDefault="00F97DA1" w:rsidP="005D451A">
      <w:pPr>
        <w:spacing w:line="276" w:lineRule="auto"/>
        <w:jc w:val="both"/>
      </w:pPr>
      <w:r w:rsidRPr="005D451A">
        <w:t xml:space="preserve">Guadeloupe is green and swaying. Coffee is served </w:t>
      </w:r>
      <w:r w:rsidR="006B3942" w:rsidRPr="005D451A">
        <w:t xml:space="preserve">with a sturdy square of chocolate </w:t>
      </w:r>
      <w:r w:rsidRPr="005D451A">
        <w:t xml:space="preserve">under the roof of a wall-less barn. I warm my nose over the cup and watch a black and yellow caterpillar’s slow concertina towards </w:t>
      </w:r>
      <w:r w:rsidR="006B3942" w:rsidRPr="005D451A">
        <w:t>a</w:t>
      </w:r>
      <w:r w:rsidRPr="005D451A">
        <w:t xml:space="preserve"> stone path. When the sky clears, I will wander up to the vanilla flowers. There is only one day during the year that </w:t>
      </w:r>
      <w:r w:rsidR="00A81B0D" w:rsidRPr="005D451A">
        <w:t>each one</w:t>
      </w:r>
      <w:r w:rsidRPr="005D451A">
        <w:t xml:space="preserve"> can be pollinated. </w:t>
      </w:r>
      <w:r w:rsidR="00A81B0D" w:rsidRPr="005D451A">
        <w:t>I might find one today</w:t>
      </w:r>
      <w:r w:rsidRPr="005D451A">
        <w:t>. Should I</w:t>
      </w:r>
    </w:p>
    <w:p w14:paraId="2EE4F436" w14:textId="77777777" w:rsidR="00F97DA1" w:rsidRPr="005D451A" w:rsidRDefault="00F97DA1" w:rsidP="005D451A">
      <w:pPr>
        <w:spacing w:line="276" w:lineRule="auto"/>
        <w:jc w:val="both"/>
      </w:pPr>
    </w:p>
    <w:p w14:paraId="2079942F" w14:textId="33F87416" w:rsidR="00F97DA1" w:rsidRPr="005D451A" w:rsidRDefault="00F97DA1" w:rsidP="005D451A">
      <w:pPr>
        <w:spacing w:line="276" w:lineRule="auto"/>
        <w:jc w:val="both"/>
      </w:pPr>
      <w:r w:rsidRPr="005D451A">
        <w:t xml:space="preserve">pollinate the vanilla flowers (go to </w:t>
      </w:r>
      <w:r w:rsidR="00BF6808" w:rsidRPr="005D451A">
        <w:rPr>
          <w:b/>
          <w:bCs/>
        </w:rPr>
        <w:t>8am</w:t>
      </w:r>
      <w:r w:rsidRPr="005D451A">
        <w:t>)</w:t>
      </w:r>
    </w:p>
    <w:p w14:paraId="73369D5F" w14:textId="5A037178" w:rsidR="00F97DA1" w:rsidRPr="005D451A" w:rsidRDefault="00F97DA1" w:rsidP="005D451A">
      <w:pPr>
        <w:spacing w:line="276" w:lineRule="auto"/>
        <w:jc w:val="both"/>
        <w:rPr>
          <w:b/>
          <w:bCs/>
        </w:rPr>
      </w:pPr>
      <w:r w:rsidRPr="005D451A">
        <w:t xml:space="preserve">go to the beach </w:t>
      </w:r>
      <w:r w:rsidRPr="005D451A">
        <w:rPr>
          <w:bCs/>
        </w:rPr>
        <w:t>(go to</w:t>
      </w:r>
      <w:r w:rsidRPr="005D451A">
        <w:rPr>
          <w:b/>
          <w:bCs/>
        </w:rPr>
        <w:t xml:space="preserve"> </w:t>
      </w:r>
      <w:r w:rsidR="00BF6808" w:rsidRPr="005D451A">
        <w:rPr>
          <w:b/>
          <w:bCs/>
        </w:rPr>
        <w:t>11am</w:t>
      </w:r>
      <w:r w:rsidRPr="005D451A">
        <w:rPr>
          <w:bCs/>
        </w:rPr>
        <w:t>)</w:t>
      </w:r>
    </w:p>
    <w:p w14:paraId="35EC37B7" w14:textId="77777777" w:rsidR="00F97DA1" w:rsidRPr="005D451A" w:rsidRDefault="00F97DA1" w:rsidP="005D451A">
      <w:pPr>
        <w:spacing w:line="276" w:lineRule="auto"/>
        <w:jc w:val="both"/>
      </w:pPr>
    </w:p>
    <w:p w14:paraId="0480EF2F" w14:textId="77777777" w:rsidR="002A3368" w:rsidRDefault="002A3368" w:rsidP="005D451A">
      <w:pPr>
        <w:spacing w:line="276" w:lineRule="auto"/>
        <w:jc w:val="both"/>
      </w:pPr>
    </w:p>
    <w:p w14:paraId="01C89253" w14:textId="77777777" w:rsidR="005D451A" w:rsidRPr="005D451A" w:rsidRDefault="005D451A" w:rsidP="005D451A">
      <w:pPr>
        <w:spacing w:line="276" w:lineRule="auto"/>
        <w:jc w:val="both"/>
      </w:pPr>
    </w:p>
    <w:p w14:paraId="6164A255" w14:textId="1BBCB940" w:rsidR="002A3368" w:rsidRPr="005D451A" w:rsidRDefault="006B3942" w:rsidP="005D451A">
      <w:pPr>
        <w:spacing w:line="276" w:lineRule="auto"/>
        <w:jc w:val="both"/>
        <w:rPr>
          <w:b/>
        </w:rPr>
      </w:pPr>
      <w:r w:rsidRPr="005D451A">
        <w:rPr>
          <w:b/>
        </w:rPr>
        <w:lastRenderedPageBreak/>
        <w:t>4am</w:t>
      </w:r>
    </w:p>
    <w:p w14:paraId="6CB482EC" w14:textId="77777777" w:rsidR="002A3368" w:rsidRPr="005D451A" w:rsidRDefault="002A3368" w:rsidP="005D451A">
      <w:pPr>
        <w:spacing w:line="276" w:lineRule="auto"/>
        <w:jc w:val="both"/>
      </w:pPr>
    </w:p>
    <w:p w14:paraId="44D768D9" w14:textId="3B06A636" w:rsidR="002A3368" w:rsidRPr="005D451A" w:rsidRDefault="002A3368" w:rsidP="005D451A">
      <w:pPr>
        <w:spacing w:line="276" w:lineRule="auto"/>
        <w:jc w:val="both"/>
      </w:pPr>
      <w:r w:rsidRPr="005D451A">
        <w:t xml:space="preserve">Here, the river is quieter, wider, slower. The swans look elegant compared to the ridiculous </w:t>
      </w:r>
      <w:proofErr w:type="spellStart"/>
      <w:r w:rsidRPr="005D451A">
        <w:t>pedalos</w:t>
      </w:r>
      <w:proofErr w:type="spellEnd"/>
      <w:r w:rsidRPr="005D451A">
        <w:t xml:space="preserve"> chained up on the towpath now it is out of season. Their wooden heads and wings</w:t>
      </w:r>
      <w:r w:rsidR="0084542C" w:rsidRPr="005D451A">
        <w:t xml:space="preserve"> are awkward, the black and white paint peeling, their beaks a faded lipstick red. I turn my back and watch the water, ducks diving for whatever ducks dive for, and the single canoeist trying to stay in the sun and avoid the wildlife. A single heron stands on one leg in the mud on the opposite bank, but flies off as shutters clatter behind me. The owner of Guadeloupe has decided to open late and attempt to cash in on the cold sunshine. I might</w:t>
      </w:r>
    </w:p>
    <w:p w14:paraId="0C8095B6" w14:textId="77777777" w:rsidR="002A3368" w:rsidRPr="005D451A" w:rsidRDefault="002A3368" w:rsidP="005D451A">
      <w:pPr>
        <w:spacing w:line="276" w:lineRule="auto"/>
        <w:jc w:val="both"/>
      </w:pPr>
    </w:p>
    <w:p w14:paraId="3BFC0DB5" w14:textId="4CDB92D9" w:rsidR="002A3368" w:rsidRPr="005D451A" w:rsidRDefault="002A3368" w:rsidP="005D451A">
      <w:pPr>
        <w:spacing w:line="276" w:lineRule="auto"/>
        <w:jc w:val="both"/>
      </w:pPr>
      <w:r w:rsidRPr="005D451A">
        <w:t xml:space="preserve">get a drink and something to eat (go to </w:t>
      </w:r>
      <w:r w:rsidR="00BF6808" w:rsidRPr="005D451A">
        <w:rPr>
          <w:b/>
        </w:rPr>
        <w:t>3am</w:t>
      </w:r>
      <w:r w:rsidRPr="005D451A">
        <w:t>)</w:t>
      </w:r>
    </w:p>
    <w:p w14:paraId="0C90F0DE" w14:textId="1BEEDD36" w:rsidR="0084542C" w:rsidRPr="005D451A" w:rsidRDefault="0084542C" w:rsidP="005D451A">
      <w:pPr>
        <w:spacing w:line="276" w:lineRule="auto"/>
        <w:jc w:val="both"/>
      </w:pPr>
      <w:r w:rsidRPr="005D451A">
        <w:t xml:space="preserve">leave her be and stroll back home (go to </w:t>
      </w:r>
      <w:r w:rsidR="00BF6808" w:rsidRPr="005D451A">
        <w:rPr>
          <w:b/>
        </w:rPr>
        <w:t>9am</w:t>
      </w:r>
      <w:r w:rsidRPr="005D451A">
        <w:t>)</w:t>
      </w:r>
    </w:p>
    <w:p w14:paraId="29B9ED92" w14:textId="77777777" w:rsidR="00147999" w:rsidRPr="005D451A" w:rsidRDefault="00147999" w:rsidP="005D451A">
      <w:pPr>
        <w:spacing w:line="276" w:lineRule="auto"/>
        <w:jc w:val="both"/>
      </w:pPr>
    </w:p>
    <w:p w14:paraId="5CDBB3CF" w14:textId="77777777" w:rsidR="00147999" w:rsidRPr="005D451A" w:rsidRDefault="00147999" w:rsidP="005D451A">
      <w:pPr>
        <w:spacing w:line="276" w:lineRule="auto"/>
        <w:jc w:val="both"/>
      </w:pPr>
    </w:p>
    <w:p w14:paraId="77215784" w14:textId="77777777" w:rsidR="006B3942" w:rsidRPr="005D451A" w:rsidRDefault="006B3942" w:rsidP="005D451A">
      <w:pPr>
        <w:spacing w:line="276" w:lineRule="auto"/>
        <w:jc w:val="both"/>
      </w:pPr>
    </w:p>
    <w:p w14:paraId="2600FC55" w14:textId="4D23B133" w:rsidR="00147999" w:rsidRPr="005D451A" w:rsidRDefault="006B3942" w:rsidP="005D451A">
      <w:pPr>
        <w:spacing w:line="276" w:lineRule="auto"/>
        <w:jc w:val="both"/>
        <w:rPr>
          <w:b/>
        </w:rPr>
      </w:pPr>
      <w:r w:rsidRPr="005D451A">
        <w:rPr>
          <w:b/>
        </w:rPr>
        <w:t>5am</w:t>
      </w:r>
    </w:p>
    <w:p w14:paraId="3C53515A" w14:textId="77777777" w:rsidR="00C07159" w:rsidRPr="005D451A" w:rsidRDefault="00C07159" w:rsidP="005D451A">
      <w:pPr>
        <w:spacing w:line="276" w:lineRule="auto"/>
        <w:jc w:val="both"/>
      </w:pPr>
    </w:p>
    <w:p w14:paraId="6364C5C8" w14:textId="4611D901" w:rsidR="00C07159" w:rsidRPr="005D451A" w:rsidRDefault="00C07159" w:rsidP="005D451A">
      <w:pPr>
        <w:spacing w:line="276" w:lineRule="auto"/>
        <w:jc w:val="both"/>
      </w:pPr>
      <w:r w:rsidRPr="005D451A">
        <w:t xml:space="preserve">They sell rabbit in the supermarket here. It makes sense, but I don’t like the way the meat tapers into hot-pink edges. That and the dirty tiles underfoot, the aluminium trays, the blood smell. Bottles of oil stand dusty on a counter above piled up till rolls. A man wipes his hands, finger by finger, on </w:t>
      </w:r>
      <w:r w:rsidR="006B3942" w:rsidRPr="005D451A">
        <w:t>an old</w:t>
      </w:r>
      <w:r w:rsidRPr="005D451A">
        <w:t xml:space="preserve"> tea towel. I will not eat the rabbit, but I would like to </w:t>
      </w:r>
      <w:r w:rsidR="00A81B0D" w:rsidRPr="005D451A">
        <w:t>do something different</w:t>
      </w:r>
      <w:r w:rsidRPr="005D451A">
        <w:t xml:space="preserve"> today</w:t>
      </w:r>
      <w:r w:rsidR="00A81B0D" w:rsidRPr="005D451A">
        <w:t>. S</w:t>
      </w:r>
      <w:r w:rsidRPr="005D451A">
        <w:t>o I buy it. Only when the cold polythene is lumped into my hand do I feel sad. I need a breath of air. I’ll either</w:t>
      </w:r>
    </w:p>
    <w:p w14:paraId="2C046C90" w14:textId="77777777" w:rsidR="00C07159" w:rsidRPr="005D451A" w:rsidRDefault="00C07159" w:rsidP="005D451A">
      <w:pPr>
        <w:spacing w:line="276" w:lineRule="auto"/>
        <w:jc w:val="both"/>
      </w:pPr>
    </w:p>
    <w:p w14:paraId="40C5A129" w14:textId="3676B38C" w:rsidR="00C07159" w:rsidRPr="005D451A" w:rsidRDefault="00C07159" w:rsidP="005D451A">
      <w:pPr>
        <w:spacing w:line="276" w:lineRule="auto"/>
        <w:jc w:val="both"/>
      </w:pPr>
      <w:r w:rsidRPr="005D451A">
        <w:t xml:space="preserve">watch the swan on the </w:t>
      </w:r>
      <w:proofErr w:type="spellStart"/>
      <w:r w:rsidRPr="005D451A">
        <w:t>Brayford</w:t>
      </w:r>
      <w:proofErr w:type="spellEnd"/>
      <w:r w:rsidRPr="005D451A">
        <w:t xml:space="preserve"> (go to </w:t>
      </w:r>
      <w:r w:rsidR="00BF6808" w:rsidRPr="005D451A">
        <w:rPr>
          <w:b/>
          <w:bCs/>
        </w:rPr>
        <w:t>1am</w:t>
      </w:r>
      <w:r w:rsidRPr="005D451A">
        <w:t>)</w:t>
      </w:r>
    </w:p>
    <w:p w14:paraId="78C47B5B" w14:textId="43EA9E20" w:rsidR="00C07159" w:rsidRPr="005D451A" w:rsidRDefault="00C07159" w:rsidP="005D451A">
      <w:pPr>
        <w:spacing w:line="276" w:lineRule="auto"/>
        <w:jc w:val="both"/>
      </w:pPr>
      <w:r w:rsidRPr="005D451A">
        <w:t xml:space="preserve">or walk to the pet shop (go to </w:t>
      </w:r>
      <w:r w:rsidR="00BF6808" w:rsidRPr="005D451A">
        <w:rPr>
          <w:b/>
          <w:bCs/>
        </w:rPr>
        <w:t>noon</w:t>
      </w:r>
      <w:r w:rsidRPr="005D451A">
        <w:t>)</w:t>
      </w:r>
    </w:p>
    <w:p w14:paraId="4BB4E63D" w14:textId="77777777" w:rsidR="00147999" w:rsidRPr="005D451A" w:rsidRDefault="00147999" w:rsidP="005D451A">
      <w:pPr>
        <w:spacing w:line="276" w:lineRule="auto"/>
        <w:jc w:val="both"/>
      </w:pPr>
    </w:p>
    <w:p w14:paraId="24BD4D9E" w14:textId="77777777" w:rsidR="00C07159" w:rsidRDefault="00C07159" w:rsidP="005D451A">
      <w:pPr>
        <w:spacing w:line="276" w:lineRule="auto"/>
        <w:jc w:val="both"/>
      </w:pPr>
    </w:p>
    <w:p w14:paraId="06A229A9" w14:textId="77777777" w:rsidR="005D451A" w:rsidRPr="005D451A" w:rsidRDefault="005D451A" w:rsidP="005D451A">
      <w:pPr>
        <w:spacing w:line="276" w:lineRule="auto"/>
        <w:jc w:val="both"/>
      </w:pPr>
    </w:p>
    <w:p w14:paraId="09282C3B" w14:textId="390A78D3" w:rsidR="00C07159" w:rsidRPr="005D451A" w:rsidRDefault="006B3942" w:rsidP="005D451A">
      <w:pPr>
        <w:spacing w:line="276" w:lineRule="auto"/>
        <w:jc w:val="both"/>
        <w:rPr>
          <w:b/>
        </w:rPr>
      </w:pPr>
      <w:r w:rsidRPr="005D451A">
        <w:rPr>
          <w:b/>
        </w:rPr>
        <w:t>6am</w:t>
      </w:r>
    </w:p>
    <w:p w14:paraId="653593CC" w14:textId="77777777" w:rsidR="00C07159" w:rsidRPr="005D451A" w:rsidRDefault="00C07159" w:rsidP="005D451A">
      <w:pPr>
        <w:spacing w:line="276" w:lineRule="auto"/>
        <w:jc w:val="both"/>
      </w:pPr>
    </w:p>
    <w:p w14:paraId="1D9BA403" w14:textId="2B81C7EF" w:rsidR="00C07159" w:rsidRPr="005D451A" w:rsidRDefault="00656B80" w:rsidP="005D451A">
      <w:pPr>
        <w:spacing w:line="276" w:lineRule="auto"/>
        <w:jc w:val="both"/>
      </w:pPr>
      <w:r w:rsidRPr="005D451A">
        <w:t>This morning there is a large broken branch in the corner of our garden, blown down by last night's wind. Next door, however, are dealing with a half-ton branch which has broken their side gate and is blocking the alley to the next close. She says she will phone her father, who has a chainsaw, soon. Our apples are still clinging on to the tree where I cannot reach them, small rosy suns against the darkening green as autumn does its gradual damage. The wind has dropped and the sun come out, the cat is sprawled on the damp patio table, content with everything. Maybe I'll</w:t>
      </w:r>
    </w:p>
    <w:p w14:paraId="1C45595B" w14:textId="77777777" w:rsidR="00656B80" w:rsidRPr="005D451A" w:rsidRDefault="00656B80" w:rsidP="005D451A">
      <w:pPr>
        <w:spacing w:line="276" w:lineRule="auto"/>
        <w:jc w:val="both"/>
      </w:pPr>
    </w:p>
    <w:p w14:paraId="44A6A9A3" w14:textId="271F1548" w:rsidR="005B1579" w:rsidRPr="005D451A" w:rsidRDefault="005B1579" w:rsidP="005D451A">
      <w:pPr>
        <w:spacing w:line="276" w:lineRule="auto"/>
        <w:jc w:val="both"/>
      </w:pPr>
      <w:r w:rsidRPr="005D451A">
        <w:lastRenderedPageBreak/>
        <w:t xml:space="preserve">make myself a cup of coffee in the kitchen (go to </w:t>
      </w:r>
      <w:r w:rsidR="00BF6808" w:rsidRPr="005D451A">
        <w:rPr>
          <w:b/>
        </w:rPr>
        <w:t>10am</w:t>
      </w:r>
      <w:r w:rsidRPr="005D451A">
        <w:t>)</w:t>
      </w:r>
    </w:p>
    <w:p w14:paraId="2CDFE76E" w14:textId="7336851E" w:rsidR="00656B80" w:rsidRPr="005D451A" w:rsidRDefault="005B1579" w:rsidP="005D451A">
      <w:pPr>
        <w:spacing w:line="276" w:lineRule="auto"/>
        <w:jc w:val="both"/>
      </w:pPr>
      <w:r w:rsidRPr="005D451A">
        <w:t xml:space="preserve">or </w:t>
      </w:r>
      <w:r w:rsidR="00656B80" w:rsidRPr="005D451A">
        <w:t xml:space="preserve">take a walk to the pet shop to buy her more food (go to </w:t>
      </w:r>
      <w:r w:rsidR="00BF6808" w:rsidRPr="005D451A">
        <w:rPr>
          <w:b/>
        </w:rPr>
        <w:t>noon</w:t>
      </w:r>
      <w:r w:rsidR="00656B80" w:rsidRPr="005D451A">
        <w:t>)</w:t>
      </w:r>
    </w:p>
    <w:p w14:paraId="48C1932A" w14:textId="77777777" w:rsidR="00656B80" w:rsidRPr="005D451A" w:rsidRDefault="00656B80" w:rsidP="005D451A">
      <w:pPr>
        <w:spacing w:line="276" w:lineRule="auto"/>
        <w:jc w:val="both"/>
      </w:pPr>
    </w:p>
    <w:p w14:paraId="14147638" w14:textId="70080F84" w:rsidR="00900399" w:rsidRPr="005D451A" w:rsidRDefault="00900399" w:rsidP="005D451A">
      <w:pPr>
        <w:spacing w:line="276" w:lineRule="auto"/>
        <w:jc w:val="both"/>
      </w:pPr>
    </w:p>
    <w:p w14:paraId="00483E9B" w14:textId="77777777" w:rsidR="00900399" w:rsidRPr="005D451A" w:rsidRDefault="00900399" w:rsidP="005D451A">
      <w:pPr>
        <w:spacing w:line="276" w:lineRule="auto"/>
        <w:jc w:val="both"/>
      </w:pPr>
    </w:p>
    <w:p w14:paraId="43ECDF9F" w14:textId="78D4FBA5" w:rsidR="00271FB5" w:rsidRPr="005D451A" w:rsidRDefault="006B3942" w:rsidP="005D451A">
      <w:pPr>
        <w:spacing w:line="276" w:lineRule="auto"/>
        <w:jc w:val="both"/>
        <w:rPr>
          <w:b/>
        </w:rPr>
      </w:pPr>
      <w:r w:rsidRPr="005D451A">
        <w:rPr>
          <w:b/>
        </w:rPr>
        <w:t>7am</w:t>
      </w:r>
    </w:p>
    <w:p w14:paraId="714BC248" w14:textId="77777777" w:rsidR="00271FB5" w:rsidRPr="005D451A" w:rsidRDefault="00271FB5" w:rsidP="005D451A">
      <w:pPr>
        <w:spacing w:line="276" w:lineRule="auto"/>
        <w:jc w:val="both"/>
      </w:pPr>
    </w:p>
    <w:p w14:paraId="0269371A" w14:textId="659A484B" w:rsidR="00271FB5" w:rsidRPr="005D451A" w:rsidRDefault="00271FB5" w:rsidP="005D451A">
      <w:pPr>
        <w:spacing w:line="276" w:lineRule="auto"/>
        <w:jc w:val="both"/>
      </w:pPr>
      <w:r w:rsidRPr="005D451A">
        <w:t>The barriers come down at the level crossing just as I approach. I decide to keep walking until I am on an East Yorkshire cliff, bracing myself against the North Sea wind. I never learned to swim, and that’s not why I’m here. I retreat from the coast and step through the town, keeping my footsteps inside the edges of each cobble. The best brews are served up north, specifically in this coffee shop with the striped awning and the large, blue macaw that sits by the window. It is not in a cage. I like that. I admire the feathers pouring down its back like brushstrokes. I would like to</w:t>
      </w:r>
    </w:p>
    <w:p w14:paraId="19738623" w14:textId="77777777" w:rsidR="00271FB5" w:rsidRPr="005D451A" w:rsidRDefault="00271FB5" w:rsidP="005D451A">
      <w:pPr>
        <w:spacing w:line="276" w:lineRule="auto"/>
        <w:jc w:val="both"/>
      </w:pPr>
    </w:p>
    <w:p w14:paraId="7FEDAE33" w14:textId="56C8AE5C" w:rsidR="00271FB5" w:rsidRPr="005D451A" w:rsidRDefault="00271FB5" w:rsidP="005D451A">
      <w:pPr>
        <w:spacing w:line="276" w:lineRule="auto"/>
        <w:jc w:val="both"/>
      </w:pPr>
      <w:r w:rsidRPr="005D451A">
        <w:t xml:space="preserve">be somewhere warmer than here (go to </w:t>
      </w:r>
      <w:r w:rsidR="00BF6808" w:rsidRPr="005D451A">
        <w:rPr>
          <w:b/>
          <w:bCs/>
        </w:rPr>
        <w:t>3am</w:t>
      </w:r>
      <w:r w:rsidRPr="005D451A">
        <w:t>)</w:t>
      </w:r>
    </w:p>
    <w:p w14:paraId="5C40E84A" w14:textId="6934F1DB" w:rsidR="00271FB5" w:rsidRPr="005D451A" w:rsidRDefault="00271FB5" w:rsidP="005D451A">
      <w:pPr>
        <w:spacing w:line="276" w:lineRule="auto"/>
        <w:jc w:val="both"/>
      </w:pPr>
      <w:r w:rsidRPr="005D451A">
        <w:t xml:space="preserve">walk to the pet shop (go to </w:t>
      </w:r>
      <w:r w:rsidR="00BF6808" w:rsidRPr="005D451A">
        <w:rPr>
          <w:b/>
          <w:bCs/>
        </w:rPr>
        <w:t>noon</w:t>
      </w:r>
      <w:r w:rsidRPr="005D451A">
        <w:t xml:space="preserve">) </w:t>
      </w:r>
    </w:p>
    <w:p w14:paraId="411C5233" w14:textId="77777777" w:rsidR="00271FB5" w:rsidRPr="005D451A" w:rsidRDefault="00271FB5" w:rsidP="005D451A">
      <w:pPr>
        <w:spacing w:line="276" w:lineRule="auto"/>
        <w:jc w:val="both"/>
      </w:pPr>
    </w:p>
    <w:p w14:paraId="5DD40495" w14:textId="77777777" w:rsidR="00F854A2" w:rsidRDefault="00F854A2" w:rsidP="005D451A">
      <w:pPr>
        <w:spacing w:line="276" w:lineRule="auto"/>
        <w:jc w:val="both"/>
      </w:pPr>
    </w:p>
    <w:p w14:paraId="1624F205" w14:textId="77777777" w:rsidR="005D451A" w:rsidRPr="005D451A" w:rsidRDefault="005D451A" w:rsidP="005D451A">
      <w:pPr>
        <w:spacing w:line="276" w:lineRule="auto"/>
        <w:jc w:val="both"/>
      </w:pPr>
    </w:p>
    <w:p w14:paraId="29C0AD35" w14:textId="3E4765D5" w:rsidR="00F854A2" w:rsidRPr="005D451A" w:rsidRDefault="006B3942" w:rsidP="005D451A">
      <w:pPr>
        <w:spacing w:line="276" w:lineRule="auto"/>
        <w:jc w:val="both"/>
        <w:rPr>
          <w:b/>
        </w:rPr>
      </w:pPr>
      <w:r w:rsidRPr="005D451A">
        <w:rPr>
          <w:b/>
        </w:rPr>
        <w:t>8am</w:t>
      </w:r>
    </w:p>
    <w:p w14:paraId="5FC1A55D" w14:textId="77777777" w:rsidR="00F854A2" w:rsidRPr="005D451A" w:rsidRDefault="00F854A2" w:rsidP="005D451A">
      <w:pPr>
        <w:spacing w:line="276" w:lineRule="auto"/>
        <w:jc w:val="both"/>
      </w:pPr>
    </w:p>
    <w:p w14:paraId="339923DC" w14:textId="6BE86744" w:rsidR="00F854A2" w:rsidRPr="005D451A" w:rsidRDefault="00F854A2" w:rsidP="005D451A">
      <w:pPr>
        <w:spacing w:line="276" w:lineRule="auto"/>
        <w:jc w:val="both"/>
      </w:pPr>
      <w:r w:rsidRPr="005D451A">
        <w:t>There are handy little brushes hanging next to the vanilla plan</w:t>
      </w:r>
      <w:r w:rsidR="00317554" w:rsidRPr="005D451A">
        <w:t>t</w:t>
      </w:r>
      <w:r w:rsidRPr="005D451A">
        <w:t>s to encourage you to help pollinate the plants. The insects here are sunburnt, hot and exhausted; need all the assistance they can get. They prefer to laze with iced cups of nectar while we celebrate Pollination Day. Tonight there will be singing and dancing for all, in the summer there will be buds and f</w:t>
      </w:r>
      <w:r w:rsidR="001C4070" w:rsidRPr="005D451A">
        <w:t>lowers, new leaves and growth, along with m</w:t>
      </w:r>
      <w:r w:rsidRPr="005D451A">
        <w:t>uch scratching and killing of insects which bite rather than perform their duty. I look forward to the party, but while I wait I will</w:t>
      </w:r>
    </w:p>
    <w:p w14:paraId="0AAB0A20" w14:textId="77777777" w:rsidR="00F854A2" w:rsidRPr="005D451A" w:rsidRDefault="00F854A2" w:rsidP="005D451A">
      <w:pPr>
        <w:spacing w:line="276" w:lineRule="auto"/>
        <w:jc w:val="both"/>
      </w:pPr>
    </w:p>
    <w:p w14:paraId="19566933" w14:textId="75352D5A" w:rsidR="005B1579" w:rsidRPr="005D451A" w:rsidRDefault="005B1579" w:rsidP="005D451A">
      <w:pPr>
        <w:spacing w:line="276" w:lineRule="auto"/>
        <w:jc w:val="both"/>
      </w:pPr>
      <w:r w:rsidRPr="005D451A">
        <w:t xml:space="preserve">see what is happening back home (go to </w:t>
      </w:r>
      <w:r w:rsidR="00BF6808" w:rsidRPr="005D451A">
        <w:rPr>
          <w:b/>
        </w:rPr>
        <w:t>9am</w:t>
      </w:r>
      <w:r w:rsidRPr="005D451A">
        <w:t>)</w:t>
      </w:r>
    </w:p>
    <w:p w14:paraId="29372E7C" w14:textId="1A2CC775" w:rsidR="00F854A2" w:rsidRPr="005D451A" w:rsidRDefault="00F854A2" w:rsidP="005D451A">
      <w:pPr>
        <w:spacing w:line="276" w:lineRule="auto"/>
        <w:jc w:val="both"/>
      </w:pPr>
      <w:r w:rsidRPr="005D451A">
        <w:t xml:space="preserve">relax on the beach (go to </w:t>
      </w:r>
      <w:r w:rsidR="00BF6808" w:rsidRPr="005D451A">
        <w:rPr>
          <w:b/>
        </w:rPr>
        <w:t>11am</w:t>
      </w:r>
      <w:r w:rsidRPr="005D451A">
        <w:t>)</w:t>
      </w:r>
    </w:p>
    <w:p w14:paraId="5F69B356" w14:textId="77777777" w:rsidR="00F854A2" w:rsidRPr="005D451A" w:rsidRDefault="00F854A2" w:rsidP="005D451A">
      <w:pPr>
        <w:spacing w:line="276" w:lineRule="auto"/>
        <w:jc w:val="both"/>
      </w:pPr>
    </w:p>
    <w:p w14:paraId="5A749CB3" w14:textId="77777777" w:rsidR="00900399" w:rsidRPr="005D451A" w:rsidRDefault="00900399" w:rsidP="005D451A">
      <w:pPr>
        <w:spacing w:line="276" w:lineRule="auto"/>
        <w:jc w:val="both"/>
      </w:pPr>
    </w:p>
    <w:p w14:paraId="49705F33" w14:textId="77777777" w:rsidR="00F854A2" w:rsidRPr="005D451A" w:rsidRDefault="00F854A2" w:rsidP="005D451A">
      <w:pPr>
        <w:spacing w:line="276" w:lineRule="auto"/>
        <w:jc w:val="both"/>
      </w:pPr>
    </w:p>
    <w:p w14:paraId="7EAF2D05" w14:textId="4CDFD3A2" w:rsidR="00F854A2" w:rsidRPr="005D451A" w:rsidRDefault="006B3942" w:rsidP="005D451A">
      <w:pPr>
        <w:spacing w:line="276" w:lineRule="auto"/>
        <w:jc w:val="both"/>
        <w:rPr>
          <w:b/>
        </w:rPr>
      </w:pPr>
      <w:r w:rsidRPr="005D451A">
        <w:rPr>
          <w:b/>
        </w:rPr>
        <w:t>9am</w:t>
      </w:r>
    </w:p>
    <w:p w14:paraId="62D658EA" w14:textId="77777777" w:rsidR="002B4AF9" w:rsidRPr="005D451A" w:rsidRDefault="002B4AF9" w:rsidP="005D451A">
      <w:pPr>
        <w:spacing w:line="276" w:lineRule="auto"/>
        <w:jc w:val="both"/>
      </w:pPr>
    </w:p>
    <w:p w14:paraId="541DE1B9" w14:textId="64309121" w:rsidR="002B4AF9" w:rsidRPr="005D451A" w:rsidRDefault="002B4AF9" w:rsidP="005D451A">
      <w:pPr>
        <w:spacing w:line="276" w:lineRule="auto"/>
        <w:jc w:val="both"/>
      </w:pPr>
      <w:r w:rsidRPr="005D451A">
        <w:t xml:space="preserve">Home is dark after half-four. The low sun is caught behind the chimney of the house opposite. The last wedge of gold dies in the corner of a top floor window. She arrives, whispering through the house like a shudder. Then she is gone. I sit in the </w:t>
      </w:r>
      <w:r w:rsidRPr="005D451A">
        <w:lastRenderedPageBreak/>
        <w:t xml:space="preserve">dark and ask her to stay longer, but of course, she can’t hear me. The cat comes to my reading chair, tipping his face upwards. I drag my hand from </w:t>
      </w:r>
      <w:r w:rsidR="00317554" w:rsidRPr="005D451A">
        <w:t>its</w:t>
      </w:r>
      <w:r w:rsidRPr="005D451A">
        <w:t xml:space="preserve"> neck to its tail. He tolerates me; he knows this is the only service </w:t>
      </w:r>
      <w:r w:rsidR="00A81B0D" w:rsidRPr="005D451A">
        <w:t>he</w:t>
      </w:r>
      <w:r w:rsidRPr="005D451A">
        <w:t xml:space="preserve"> can provide. She will come again tomorrow, I say. Don’t worry. And I will have some pancakes ready. For now, I should</w:t>
      </w:r>
    </w:p>
    <w:p w14:paraId="19695272" w14:textId="77777777" w:rsidR="002B4AF9" w:rsidRPr="005D451A" w:rsidRDefault="002B4AF9" w:rsidP="005D451A">
      <w:pPr>
        <w:spacing w:line="276" w:lineRule="auto"/>
        <w:jc w:val="both"/>
      </w:pPr>
    </w:p>
    <w:p w14:paraId="788CA9E4" w14:textId="4A8163C1" w:rsidR="002B4AF9" w:rsidRPr="005D451A" w:rsidRDefault="002B4AF9" w:rsidP="005D451A">
      <w:pPr>
        <w:spacing w:line="276" w:lineRule="auto"/>
        <w:jc w:val="both"/>
      </w:pPr>
      <w:r w:rsidRPr="005D451A">
        <w:t xml:space="preserve">go to the kitchen (go to </w:t>
      </w:r>
      <w:r w:rsidR="00BF6808" w:rsidRPr="005D451A">
        <w:rPr>
          <w:b/>
          <w:bCs/>
        </w:rPr>
        <w:t>10am</w:t>
      </w:r>
      <w:r w:rsidRPr="005D451A">
        <w:t>)</w:t>
      </w:r>
    </w:p>
    <w:p w14:paraId="475E7ECC" w14:textId="1348DFD1" w:rsidR="002B4AF9" w:rsidRPr="005D451A" w:rsidRDefault="002B4AF9" w:rsidP="005D451A">
      <w:pPr>
        <w:spacing w:line="276" w:lineRule="auto"/>
        <w:jc w:val="both"/>
      </w:pPr>
      <w:r w:rsidRPr="005D451A">
        <w:t xml:space="preserve">follow her (go to </w:t>
      </w:r>
      <w:r w:rsidR="00BF6808" w:rsidRPr="005D451A">
        <w:rPr>
          <w:b/>
          <w:bCs/>
        </w:rPr>
        <w:t>1pm</w:t>
      </w:r>
      <w:r w:rsidRPr="005D451A">
        <w:t>)</w:t>
      </w:r>
    </w:p>
    <w:p w14:paraId="599D178F" w14:textId="77777777" w:rsidR="00F854A2" w:rsidRDefault="00F854A2" w:rsidP="005D451A">
      <w:pPr>
        <w:spacing w:line="276" w:lineRule="auto"/>
        <w:jc w:val="both"/>
      </w:pPr>
    </w:p>
    <w:p w14:paraId="22656813" w14:textId="77777777" w:rsidR="005D451A" w:rsidRPr="005D451A" w:rsidRDefault="005D451A" w:rsidP="005D451A">
      <w:pPr>
        <w:spacing w:line="276" w:lineRule="auto"/>
        <w:jc w:val="both"/>
      </w:pPr>
    </w:p>
    <w:p w14:paraId="3A21482D" w14:textId="77777777" w:rsidR="002B4AF9" w:rsidRPr="005D451A" w:rsidRDefault="002B4AF9" w:rsidP="005D451A">
      <w:pPr>
        <w:spacing w:line="276" w:lineRule="auto"/>
        <w:jc w:val="both"/>
      </w:pPr>
    </w:p>
    <w:p w14:paraId="29DAA703" w14:textId="1BBB9D75" w:rsidR="002B4AF9" w:rsidRPr="005D451A" w:rsidRDefault="00BF6808" w:rsidP="005D451A">
      <w:pPr>
        <w:spacing w:line="276" w:lineRule="auto"/>
        <w:jc w:val="both"/>
        <w:rPr>
          <w:b/>
        </w:rPr>
      </w:pPr>
      <w:r w:rsidRPr="005D451A">
        <w:rPr>
          <w:b/>
        </w:rPr>
        <w:t>10am</w:t>
      </w:r>
    </w:p>
    <w:p w14:paraId="4445EE90" w14:textId="77777777" w:rsidR="002B4AF9" w:rsidRPr="005D451A" w:rsidRDefault="002B4AF9" w:rsidP="005D451A">
      <w:pPr>
        <w:spacing w:line="276" w:lineRule="auto"/>
        <w:jc w:val="both"/>
      </w:pPr>
    </w:p>
    <w:p w14:paraId="60FF3868" w14:textId="7A28D7E9" w:rsidR="002B4AF9" w:rsidRPr="005D451A" w:rsidRDefault="000A0D9D" w:rsidP="005D451A">
      <w:pPr>
        <w:spacing w:line="276" w:lineRule="auto"/>
        <w:jc w:val="both"/>
      </w:pPr>
      <w:r w:rsidRPr="005D451A">
        <w:t xml:space="preserve">In the kitchen I find myself already making coffee. I do not seem surprised to see me, although I am disconcerted by this apparition of my doppelgänger. 'Want a cup?' I ask. 'Yes please,' I reply. I hand myself a mug of coffee made just the way I like it: strong enough to stand a spoon up in, bitter enough to cut through anything that might challenge its caffeine content. 'Which way did you come?' I ask. 'Oh, just from the garden,' I say. 'You?' 'I've been home </w:t>
      </w:r>
      <w:r w:rsidR="00BA18AA" w:rsidRPr="005D451A">
        <w:t xml:space="preserve">all </w:t>
      </w:r>
      <w:r w:rsidRPr="005D451A">
        <w:t>along.' 'Best be getting on.' 'Me too.' But I don't know whether to</w:t>
      </w:r>
    </w:p>
    <w:p w14:paraId="66CA15C6" w14:textId="77777777" w:rsidR="000A0D9D" w:rsidRPr="005D451A" w:rsidRDefault="000A0D9D" w:rsidP="005D451A">
      <w:pPr>
        <w:spacing w:line="276" w:lineRule="auto"/>
        <w:jc w:val="both"/>
      </w:pPr>
    </w:p>
    <w:p w14:paraId="6017E517" w14:textId="5D924EE1" w:rsidR="000A0D9D" w:rsidRPr="005D451A" w:rsidRDefault="000A0D9D" w:rsidP="005D451A">
      <w:pPr>
        <w:spacing w:line="276" w:lineRule="auto"/>
        <w:jc w:val="both"/>
      </w:pPr>
      <w:r w:rsidRPr="005D451A">
        <w:t xml:space="preserve">escape to the pub (go to </w:t>
      </w:r>
      <w:r w:rsidR="00BF6808" w:rsidRPr="005D451A">
        <w:rPr>
          <w:b/>
        </w:rPr>
        <w:t>2pm</w:t>
      </w:r>
      <w:r w:rsidRPr="005D451A">
        <w:t>)</w:t>
      </w:r>
    </w:p>
    <w:p w14:paraId="513209C3" w14:textId="269D189C" w:rsidR="000A0D9D" w:rsidRPr="005D451A" w:rsidRDefault="000A0D9D" w:rsidP="005D451A">
      <w:pPr>
        <w:spacing w:line="276" w:lineRule="auto"/>
        <w:jc w:val="both"/>
      </w:pPr>
      <w:r w:rsidRPr="005D451A">
        <w:t xml:space="preserve">risk bad dreams again (go to </w:t>
      </w:r>
      <w:r w:rsidR="00BF6808" w:rsidRPr="005D451A">
        <w:rPr>
          <w:b/>
        </w:rPr>
        <w:t>5pm</w:t>
      </w:r>
      <w:r w:rsidRPr="005D451A">
        <w:t>)</w:t>
      </w:r>
    </w:p>
    <w:p w14:paraId="2B87DCD6" w14:textId="77777777" w:rsidR="000A0D9D" w:rsidRPr="005D451A" w:rsidRDefault="000A0D9D" w:rsidP="005D451A">
      <w:pPr>
        <w:spacing w:line="276" w:lineRule="auto"/>
        <w:jc w:val="both"/>
      </w:pPr>
    </w:p>
    <w:p w14:paraId="162FB63E" w14:textId="363C7BE6" w:rsidR="000A0D9D" w:rsidRPr="005D451A" w:rsidRDefault="000A0D9D" w:rsidP="005D451A">
      <w:pPr>
        <w:spacing w:line="276" w:lineRule="auto"/>
        <w:jc w:val="both"/>
      </w:pPr>
    </w:p>
    <w:p w14:paraId="3F6F1A5A" w14:textId="77777777" w:rsidR="000A0D9D" w:rsidRPr="005D451A" w:rsidRDefault="000A0D9D" w:rsidP="005D451A">
      <w:pPr>
        <w:spacing w:line="276" w:lineRule="auto"/>
        <w:jc w:val="both"/>
      </w:pPr>
    </w:p>
    <w:p w14:paraId="2452C085" w14:textId="55509821" w:rsidR="000A0D9D" w:rsidRPr="005D451A" w:rsidRDefault="00BF6808" w:rsidP="005D451A">
      <w:pPr>
        <w:spacing w:line="276" w:lineRule="auto"/>
        <w:jc w:val="both"/>
        <w:rPr>
          <w:b/>
        </w:rPr>
      </w:pPr>
      <w:r w:rsidRPr="005D451A">
        <w:rPr>
          <w:b/>
        </w:rPr>
        <w:t>11am</w:t>
      </w:r>
    </w:p>
    <w:p w14:paraId="15B06F48" w14:textId="77777777" w:rsidR="000A0D9D" w:rsidRPr="005D451A" w:rsidRDefault="000A0D9D" w:rsidP="005D451A">
      <w:pPr>
        <w:spacing w:line="276" w:lineRule="auto"/>
        <w:jc w:val="both"/>
      </w:pPr>
    </w:p>
    <w:p w14:paraId="72E48108" w14:textId="25E5AD55" w:rsidR="007F0097" w:rsidRPr="005D451A" w:rsidRDefault="007F0097" w:rsidP="005D451A">
      <w:pPr>
        <w:spacing w:line="276" w:lineRule="auto"/>
        <w:jc w:val="both"/>
      </w:pPr>
      <w:r w:rsidRPr="005D451A">
        <w:t>Darkness is lit from below by the moon’s reflection. There are holes in the sand where the razor clams burrow and the sea</w:t>
      </w:r>
      <w:r w:rsidR="00A81B0D" w:rsidRPr="005D451A">
        <w:t xml:space="preserve"> is hemmed</w:t>
      </w:r>
      <w:r w:rsidRPr="005D451A">
        <w:t xml:space="preserve"> with starfish. A woman is selling silver from a tray that she </w:t>
      </w:r>
      <w:r w:rsidR="00A81B0D" w:rsidRPr="005D451A">
        <w:t>holds</w:t>
      </w:r>
      <w:r w:rsidRPr="005D451A">
        <w:t xml:space="preserve"> on her hip. I wish she wasn’t here.  We were fine, the moon, the clams the starfish and me. I wonder if there is a place in the sky where you can bottle its colour. Very high up, perhaps. I would fill my vessel with dark blue and one, small star. I think she would agree, the woman with the tray, that daylight is too full of cloud. Do I</w:t>
      </w:r>
    </w:p>
    <w:p w14:paraId="4336F5BC" w14:textId="77777777" w:rsidR="007F0097" w:rsidRPr="005D451A" w:rsidRDefault="007F0097" w:rsidP="005D451A">
      <w:pPr>
        <w:spacing w:line="276" w:lineRule="auto"/>
        <w:jc w:val="both"/>
      </w:pPr>
    </w:p>
    <w:p w14:paraId="2E7E0171" w14:textId="28E47545" w:rsidR="007F0097" w:rsidRPr="005D451A" w:rsidRDefault="007F0097" w:rsidP="005D451A">
      <w:pPr>
        <w:spacing w:line="276" w:lineRule="auto"/>
        <w:jc w:val="both"/>
      </w:pPr>
      <w:r w:rsidRPr="005D451A">
        <w:t xml:space="preserve">get something to eat (go to </w:t>
      </w:r>
      <w:r w:rsidR="00BF6808" w:rsidRPr="005D451A">
        <w:rPr>
          <w:b/>
          <w:bCs/>
        </w:rPr>
        <w:t>5am</w:t>
      </w:r>
      <w:r w:rsidRPr="005D451A">
        <w:t>)</w:t>
      </w:r>
    </w:p>
    <w:p w14:paraId="330A2537" w14:textId="0325A4DC" w:rsidR="007F0097" w:rsidRPr="005D451A" w:rsidRDefault="007F0097" w:rsidP="005D451A">
      <w:pPr>
        <w:spacing w:line="276" w:lineRule="auto"/>
        <w:jc w:val="both"/>
      </w:pPr>
      <w:r w:rsidRPr="005D451A">
        <w:t xml:space="preserve">bottle the night sky (go to </w:t>
      </w:r>
      <w:r w:rsidR="00BF6808" w:rsidRPr="005D451A">
        <w:rPr>
          <w:b/>
          <w:bCs/>
        </w:rPr>
        <w:t>3pm</w:t>
      </w:r>
      <w:r w:rsidRPr="005D451A">
        <w:t>)</w:t>
      </w:r>
    </w:p>
    <w:p w14:paraId="0C7BA895" w14:textId="77777777" w:rsidR="000A0D9D" w:rsidRPr="005D451A" w:rsidRDefault="000A0D9D" w:rsidP="005D451A">
      <w:pPr>
        <w:spacing w:line="276" w:lineRule="auto"/>
        <w:jc w:val="both"/>
      </w:pPr>
    </w:p>
    <w:p w14:paraId="27428EAA" w14:textId="77777777" w:rsidR="007F0097" w:rsidRPr="005D451A" w:rsidRDefault="007F0097" w:rsidP="005D451A">
      <w:pPr>
        <w:spacing w:line="276" w:lineRule="auto"/>
        <w:jc w:val="both"/>
      </w:pPr>
    </w:p>
    <w:p w14:paraId="3F67E7E0" w14:textId="77777777" w:rsidR="007F0097" w:rsidRPr="005D451A" w:rsidRDefault="007F0097" w:rsidP="005D451A">
      <w:pPr>
        <w:spacing w:line="276" w:lineRule="auto"/>
        <w:jc w:val="both"/>
      </w:pPr>
    </w:p>
    <w:p w14:paraId="0464E4B7" w14:textId="18F9D5DB" w:rsidR="00F37252" w:rsidRPr="005D451A" w:rsidRDefault="00BF6808" w:rsidP="005D451A">
      <w:pPr>
        <w:spacing w:line="276" w:lineRule="auto"/>
        <w:jc w:val="both"/>
        <w:rPr>
          <w:b/>
        </w:rPr>
      </w:pPr>
      <w:r w:rsidRPr="005D451A">
        <w:rPr>
          <w:b/>
        </w:rPr>
        <w:t>Noon</w:t>
      </w:r>
    </w:p>
    <w:p w14:paraId="438DEE80" w14:textId="77777777" w:rsidR="00BF6808" w:rsidRPr="005D451A" w:rsidRDefault="00BF6808" w:rsidP="005D451A">
      <w:pPr>
        <w:spacing w:line="276" w:lineRule="auto"/>
        <w:jc w:val="both"/>
      </w:pPr>
    </w:p>
    <w:p w14:paraId="769F6A0E" w14:textId="0F9664C1" w:rsidR="00F37252" w:rsidRPr="005D451A" w:rsidRDefault="00BF7E61" w:rsidP="005D451A">
      <w:pPr>
        <w:spacing w:line="276" w:lineRule="auto"/>
        <w:jc w:val="both"/>
      </w:pPr>
      <w:r w:rsidRPr="005D451A">
        <w:t>The pet shop has that smell of non-specific animal, and is full of non-buying customers poking their fingers through the cage sides at gerbils, hamsters, guinea pigs, rabbits and a litter of kittens. I sometimes wish they would let children stroke the poisonous spiders and cuddle the snakes, but instead I fight my way through to the counter and ask for a large bag of dried food, pay by card, and escap</w:t>
      </w:r>
      <w:r w:rsidR="00BA18AA" w:rsidRPr="005D451A">
        <w:t>e out on to the pavement</w:t>
      </w:r>
      <w:r w:rsidRPr="005D451A">
        <w:t>.</w:t>
      </w:r>
      <w:r w:rsidR="00C6203A" w:rsidRPr="005D451A">
        <w:t xml:space="preserve"> I stop to take a breath, wondering</w:t>
      </w:r>
    </w:p>
    <w:p w14:paraId="3FFA05A2" w14:textId="77777777" w:rsidR="00C6203A" w:rsidRPr="005D451A" w:rsidRDefault="00C6203A" w:rsidP="005D451A">
      <w:pPr>
        <w:spacing w:line="276" w:lineRule="auto"/>
        <w:jc w:val="both"/>
      </w:pPr>
    </w:p>
    <w:p w14:paraId="012E82DD" w14:textId="6959CBBD" w:rsidR="005B1579" w:rsidRPr="005D451A" w:rsidRDefault="005B1579" w:rsidP="005D451A">
      <w:pPr>
        <w:spacing w:line="276" w:lineRule="auto"/>
        <w:jc w:val="both"/>
      </w:pPr>
      <w:r w:rsidRPr="005D451A">
        <w:t xml:space="preserve">if the pub will mind me taking a bag of pet food in (go to </w:t>
      </w:r>
      <w:r w:rsidR="00BF6808" w:rsidRPr="005D451A">
        <w:rPr>
          <w:b/>
        </w:rPr>
        <w:t>2pm</w:t>
      </w:r>
      <w:r w:rsidRPr="005D451A">
        <w:t>)</w:t>
      </w:r>
    </w:p>
    <w:p w14:paraId="06714454" w14:textId="7582773C" w:rsidR="00C6203A" w:rsidRPr="005D451A" w:rsidRDefault="00C6203A" w:rsidP="005D451A">
      <w:pPr>
        <w:spacing w:line="276" w:lineRule="auto"/>
        <w:jc w:val="both"/>
      </w:pPr>
      <w:r w:rsidRPr="005D451A">
        <w:t xml:space="preserve">what it's like to be a kitten (go to </w:t>
      </w:r>
      <w:r w:rsidR="00BF6808" w:rsidRPr="005D451A">
        <w:rPr>
          <w:b/>
        </w:rPr>
        <w:t>4pm</w:t>
      </w:r>
      <w:r w:rsidRPr="005D451A">
        <w:t>)</w:t>
      </w:r>
    </w:p>
    <w:p w14:paraId="2F0277FF" w14:textId="77777777" w:rsidR="00C6203A" w:rsidRPr="005D451A" w:rsidRDefault="00C6203A" w:rsidP="005D451A">
      <w:pPr>
        <w:spacing w:line="276" w:lineRule="auto"/>
        <w:jc w:val="both"/>
      </w:pPr>
    </w:p>
    <w:p w14:paraId="0CC23B72" w14:textId="77777777" w:rsidR="00C6203A" w:rsidRPr="005D451A" w:rsidRDefault="00C6203A" w:rsidP="005D451A">
      <w:pPr>
        <w:spacing w:line="276" w:lineRule="auto"/>
        <w:jc w:val="both"/>
      </w:pPr>
    </w:p>
    <w:p w14:paraId="219A94A9" w14:textId="77777777" w:rsidR="00BF6808" w:rsidRPr="005D451A" w:rsidRDefault="00BF6808" w:rsidP="005D451A">
      <w:pPr>
        <w:spacing w:line="276" w:lineRule="auto"/>
        <w:jc w:val="both"/>
      </w:pPr>
    </w:p>
    <w:p w14:paraId="4F445D0F" w14:textId="78B65793" w:rsidR="00C6203A" w:rsidRPr="005D451A" w:rsidRDefault="00BF6808" w:rsidP="005D451A">
      <w:pPr>
        <w:spacing w:line="276" w:lineRule="auto"/>
        <w:jc w:val="both"/>
        <w:rPr>
          <w:b/>
        </w:rPr>
      </w:pPr>
      <w:r w:rsidRPr="005D451A">
        <w:rPr>
          <w:b/>
        </w:rPr>
        <w:t>1pm</w:t>
      </w:r>
    </w:p>
    <w:p w14:paraId="0CB2F998" w14:textId="77777777" w:rsidR="00C6203A" w:rsidRPr="005D451A" w:rsidRDefault="00C6203A" w:rsidP="005D451A">
      <w:pPr>
        <w:spacing w:line="276" w:lineRule="auto"/>
        <w:jc w:val="both"/>
      </w:pPr>
    </w:p>
    <w:p w14:paraId="4E346CE4" w14:textId="03F6E4D9" w:rsidR="00170A94" w:rsidRPr="005D451A" w:rsidRDefault="00170A94" w:rsidP="005D451A">
      <w:pPr>
        <w:spacing w:line="276" w:lineRule="auto"/>
        <w:jc w:val="both"/>
        <w:rPr>
          <w:bCs/>
        </w:rPr>
      </w:pPr>
      <w:r w:rsidRPr="005D451A">
        <w:rPr>
          <w:bCs/>
        </w:rPr>
        <w:t xml:space="preserve">She sits in the elbow of a low willow branch, right at the end of the garden. Her toes don’t quite reach the floor and her tights are muddy. Firelight makes her feel nervous, she told me once. Perhaps that’s why she’s always outside. Had I known she sat here all day and all night, I would have brought her a blanket. Now, her head is bent over </w:t>
      </w:r>
      <w:r w:rsidR="00A81B0D" w:rsidRPr="005D451A">
        <w:rPr>
          <w:bCs/>
        </w:rPr>
        <w:t>a creature</w:t>
      </w:r>
      <w:r w:rsidRPr="005D451A">
        <w:rPr>
          <w:bCs/>
        </w:rPr>
        <w:t xml:space="preserve"> in her hands. How it got that near to her, I don’t know. I close my eyes to the thought and when I open them again, she is looking at me. Before I </w:t>
      </w:r>
      <w:r w:rsidR="00A81B0D" w:rsidRPr="005D451A">
        <w:rPr>
          <w:bCs/>
        </w:rPr>
        <w:t>speak</w:t>
      </w:r>
      <w:r w:rsidRPr="005D451A">
        <w:rPr>
          <w:bCs/>
        </w:rPr>
        <w:t>, she disappears, leaving a black and white kitten mewling on</w:t>
      </w:r>
      <w:r w:rsidR="00BA18AA" w:rsidRPr="005D451A">
        <w:rPr>
          <w:bCs/>
        </w:rPr>
        <w:t xml:space="preserve"> the branch. Well</w:t>
      </w:r>
      <w:r w:rsidR="00A81B0D" w:rsidRPr="005D451A">
        <w:rPr>
          <w:bCs/>
        </w:rPr>
        <w:t>,</w:t>
      </w:r>
      <w:r w:rsidR="00BA18AA" w:rsidRPr="005D451A">
        <w:rPr>
          <w:bCs/>
        </w:rPr>
        <w:t xml:space="preserve"> now I want to</w:t>
      </w:r>
    </w:p>
    <w:p w14:paraId="4C42344E" w14:textId="77777777" w:rsidR="00170A94" w:rsidRPr="005D451A" w:rsidRDefault="00170A94" w:rsidP="005D451A">
      <w:pPr>
        <w:spacing w:line="276" w:lineRule="auto"/>
        <w:jc w:val="both"/>
      </w:pPr>
    </w:p>
    <w:p w14:paraId="22DD6722" w14:textId="2AE1DF6F" w:rsidR="00170A94" w:rsidRPr="005D451A" w:rsidRDefault="00170A94" w:rsidP="005D451A">
      <w:pPr>
        <w:spacing w:line="276" w:lineRule="auto"/>
        <w:jc w:val="both"/>
      </w:pPr>
      <w:r w:rsidRPr="005D451A">
        <w:t xml:space="preserve">know what it’s like to be a kitten (go to </w:t>
      </w:r>
      <w:r w:rsidR="00BF6808" w:rsidRPr="005D451A">
        <w:rPr>
          <w:b/>
          <w:bCs/>
        </w:rPr>
        <w:t>4pm</w:t>
      </w:r>
      <w:r w:rsidRPr="005D451A">
        <w:t>)</w:t>
      </w:r>
    </w:p>
    <w:p w14:paraId="22CA522E" w14:textId="646BDF9F" w:rsidR="00170A94" w:rsidRPr="005D451A" w:rsidRDefault="00170A94" w:rsidP="005D451A">
      <w:pPr>
        <w:spacing w:line="276" w:lineRule="auto"/>
        <w:jc w:val="both"/>
      </w:pPr>
      <w:r w:rsidRPr="005D451A">
        <w:t xml:space="preserve">scream into a bin (go to </w:t>
      </w:r>
      <w:r w:rsidR="00BF6808" w:rsidRPr="005D451A">
        <w:rPr>
          <w:b/>
          <w:bCs/>
        </w:rPr>
        <w:t>8pm</w:t>
      </w:r>
      <w:r w:rsidRPr="005D451A">
        <w:t>)</w:t>
      </w:r>
    </w:p>
    <w:p w14:paraId="1E197EF9" w14:textId="77777777" w:rsidR="00C6203A" w:rsidRPr="005D451A" w:rsidRDefault="00C6203A" w:rsidP="005D451A">
      <w:pPr>
        <w:spacing w:line="276" w:lineRule="auto"/>
        <w:jc w:val="both"/>
      </w:pPr>
    </w:p>
    <w:p w14:paraId="46BF657C" w14:textId="77777777" w:rsidR="00170A94" w:rsidRPr="005D451A" w:rsidRDefault="00170A94" w:rsidP="005D451A">
      <w:pPr>
        <w:spacing w:line="276" w:lineRule="auto"/>
        <w:jc w:val="both"/>
      </w:pPr>
    </w:p>
    <w:p w14:paraId="64B9CC1F" w14:textId="77777777" w:rsidR="00170A94" w:rsidRPr="005D451A" w:rsidRDefault="00170A94" w:rsidP="005D451A">
      <w:pPr>
        <w:spacing w:line="276" w:lineRule="auto"/>
        <w:jc w:val="both"/>
      </w:pPr>
    </w:p>
    <w:p w14:paraId="37A5176B" w14:textId="1CAA665A" w:rsidR="00170A94" w:rsidRPr="005D451A" w:rsidRDefault="00BF6808" w:rsidP="005D451A">
      <w:pPr>
        <w:spacing w:line="276" w:lineRule="auto"/>
        <w:jc w:val="both"/>
        <w:rPr>
          <w:b/>
        </w:rPr>
      </w:pPr>
      <w:r w:rsidRPr="005D451A">
        <w:rPr>
          <w:b/>
        </w:rPr>
        <w:t>2pm</w:t>
      </w:r>
    </w:p>
    <w:p w14:paraId="538047C0" w14:textId="77777777" w:rsidR="00170A94" w:rsidRPr="005D451A" w:rsidRDefault="00170A94" w:rsidP="005D451A">
      <w:pPr>
        <w:spacing w:line="276" w:lineRule="auto"/>
        <w:jc w:val="both"/>
      </w:pPr>
    </w:p>
    <w:p w14:paraId="51209E9B" w14:textId="2CBB9BB1" w:rsidR="00581B55" w:rsidRPr="005D451A" w:rsidRDefault="00137C28" w:rsidP="005D451A">
      <w:pPr>
        <w:spacing w:line="276" w:lineRule="auto"/>
        <w:jc w:val="both"/>
      </w:pPr>
      <w:r w:rsidRPr="005D451A">
        <w:t xml:space="preserve">A man goes into a bar, somewhat breathless from carrying a large sack of </w:t>
      </w:r>
      <w:r w:rsidR="00D24BA3" w:rsidRPr="005D451A">
        <w:t>pet</w:t>
      </w:r>
      <w:r w:rsidRPr="005D451A">
        <w:t xml:space="preserve"> food.  The barman apologises that hi</w:t>
      </w:r>
      <w:r w:rsidR="00BA18AA" w:rsidRPr="005D451A">
        <w:t>s favourite bitter is out of sto</w:t>
      </w:r>
      <w:r w:rsidRPr="005D451A">
        <w:t>ck until tomorrow's delivery; they have no crisps or nuts either. I don't care, settle for expensive lager and a bar of chocolate, and then repeat. A man sits in a bar until it gets dark outside and he thinks about going home to eat. I stand, take my empty glass to the bar and drift along the street, gently inebriated, enjoying the long way home. I might</w:t>
      </w:r>
    </w:p>
    <w:p w14:paraId="6008E61C" w14:textId="77777777" w:rsidR="00137C28" w:rsidRPr="005D451A" w:rsidRDefault="00137C28" w:rsidP="005D451A">
      <w:pPr>
        <w:spacing w:line="276" w:lineRule="auto"/>
        <w:jc w:val="both"/>
      </w:pPr>
    </w:p>
    <w:p w14:paraId="0B4CD134" w14:textId="078494F8" w:rsidR="00137C28" w:rsidRPr="005D451A" w:rsidRDefault="00137C28" w:rsidP="005D451A">
      <w:pPr>
        <w:spacing w:line="276" w:lineRule="auto"/>
        <w:jc w:val="both"/>
      </w:pPr>
      <w:r w:rsidRPr="005D451A">
        <w:lastRenderedPageBreak/>
        <w:t xml:space="preserve">go into the supermarket and treat myself to something nice for tea (go to </w:t>
      </w:r>
      <w:r w:rsidR="00BF6808" w:rsidRPr="005D451A">
        <w:rPr>
          <w:b/>
        </w:rPr>
        <w:t>5am</w:t>
      </w:r>
      <w:r w:rsidRPr="005D451A">
        <w:t>)</w:t>
      </w:r>
    </w:p>
    <w:p w14:paraId="4E4840A4" w14:textId="431183D9" w:rsidR="00137C28" w:rsidRPr="005D451A" w:rsidRDefault="00D24BA3" w:rsidP="005D451A">
      <w:pPr>
        <w:spacing w:line="276" w:lineRule="auto"/>
        <w:jc w:val="both"/>
      </w:pPr>
      <w:r w:rsidRPr="005D451A">
        <w:t xml:space="preserve">have to scream loudly because I have left the pet food in the pub (go to </w:t>
      </w:r>
      <w:r w:rsidR="006B3942" w:rsidRPr="005D451A">
        <w:rPr>
          <w:b/>
        </w:rPr>
        <w:t>8pm</w:t>
      </w:r>
      <w:r w:rsidRPr="005D451A">
        <w:t>)</w:t>
      </w:r>
    </w:p>
    <w:p w14:paraId="6CB9D8DB" w14:textId="77777777" w:rsidR="00137C28" w:rsidRPr="005D451A" w:rsidRDefault="00137C28" w:rsidP="005D451A">
      <w:pPr>
        <w:spacing w:line="276" w:lineRule="auto"/>
        <w:jc w:val="both"/>
      </w:pPr>
    </w:p>
    <w:p w14:paraId="7ECDB6E6" w14:textId="77777777" w:rsidR="00137C28" w:rsidRPr="005D451A" w:rsidRDefault="00137C28" w:rsidP="005D451A">
      <w:pPr>
        <w:spacing w:line="276" w:lineRule="auto"/>
        <w:jc w:val="both"/>
      </w:pPr>
    </w:p>
    <w:p w14:paraId="3092BDE8" w14:textId="77777777" w:rsidR="00317554" w:rsidRPr="005D451A" w:rsidRDefault="00317554" w:rsidP="005D451A">
      <w:pPr>
        <w:spacing w:line="276" w:lineRule="auto"/>
        <w:jc w:val="both"/>
      </w:pPr>
    </w:p>
    <w:p w14:paraId="7B0619DF" w14:textId="5C8EDBD9" w:rsidR="00581B55" w:rsidRPr="005D451A" w:rsidRDefault="006B3942" w:rsidP="005D451A">
      <w:pPr>
        <w:spacing w:line="276" w:lineRule="auto"/>
        <w:jc w:val="both"/>
        <w:rPr>
          <w:b/>
        </w:rPr>
      </w:pPr>
      <w:r w:rsidRPr="005D451A">
        <w:rPr>
          <w:b/>
        </w:rPr>
        <w:t>3pm</w:t>
      </w:r>
    </w:p>
    <w:p w14:paraId="32B131A0" w14:textId="77777777" w:rsidR="009126A1" w:rsidRPr="005D451A" w:rsidRDefault="009126A1" w:rsidP="005D451A">
      <w:pPr>
        <w:spacing w:line="276" w:lineRule="auto"/>
        <w:jc w:val="both"/>
        <w:rPr>
          <w:b/>
        </w:rPr>
      </w:pPr>
    </w:p>
    <w:p w14:paraId="341B726E" w14:textId="3F24B638" w:rsidR="00581B55" w:rsidRPr="005D451A" w:rsidRDefault="001B6371" w:rsidP="005D451A">
      <w:pPr>
        <w:spacing w:line="276" w:lineRule="auto"/>
        <w:jc w:val="both"/>
      </w:pPr>
      <w:r w:rsidRPr="005D451A">
        <w:t xml:space="preserve">The lid to my bottle is rough with teeth marks. </w:t>
      </w:r>
      <w:r w:rsidR="00A81B0D" w:rsidRPr="005D451A">
        <w:t>B</w:t>
      </w:r>
      <w:r w:rsidRPr="005D451A">
        <w:t xml:space="preserve">its of label stick to the </w:t>
      </w:r>
      <w:r w:rsidR="00A81B0D" w:rsidRPr="005D451A">
        <w:t>plastic</w:t>
      </w:r>
      <w:r w:rsidRPr="005D451A">
        <w:t xml:space="preserve">. If I were the night sky, I would not want to be kept </w:t>
      </w:r>
      <w:r w:rsidR="00317554" w:rsidRPr="005D451A">
        <w:t>like this</w:t>
      </w:r>
      <w:r w:rsidRPr="005D451A">
        <w:t xml:space="preserve">. Still, the oak tree up on the yellow hill has a branch that grows horizontally like a long arm. I perch on it and hold my bottle out into the air, as far as I can reach. The sky </w:t>
      </w:r>
      <w:r w:rsidR="00C136B0" w:rsidRPr="005D451A">
        <w:t>creeps closer</w:t>
      </w:r>
      <w:r w:rsidRPr="005D451A">
        <w:t xml:space="preserve">, then </w:t>
      </w:r>
      <w:r w:rsidR="00A81B0D" w:rsidRPr="005D451A">
        <w:t>pulls away a</w:t>
      </w:r>
      <w:r w:rsidRPr="005D451A">
        <w:t xml:space="preserve"> drop of itself and slips inside. Then more follows, oozing through the neck and piling up the sides. It </w:t>
      </w:r>
      <w:r w:rsidR="00BF6808" w:rsidRPr="005D451A">
        <w:t>could be</w:t>
      </w:r>
      <w:r w:rsidRPr="005D451A">
        <w:t xml:space="preserve"> night-blue </w:t>
      </w:r>
      <w:r w:rsidR="00BF6808" w:rsidRPr="005D451A">
        <w:t xml:space="preserve">custard. </w:t>
      </w:r>
      <w:r w:rsidRPr="005D451A">
        <w:t>My bottle overflows</w:t>
      </w:r>
      <w:r w:rsidR="00C136B0" w:rsidRPr="005D451A">
        <w:t xml:space="preserve"> and</w:t>
      </w:r>
      <w:r w:rsidRPr="005D451A">
        <w:t xml:space="preserve"> I tell the sky to step back. It does</w:t>
      </w:r>
      <w:r w:rsidR="00C136B0" w:rsidRPr="005D451A">
        <w:t xml:space="preserve">. </w:t>
      </w:r>
      <w:r w:rsidR="00317554" w:rsidRPr="005D451A">
        <w:t>It</w:t>
      </w:r>
      <w:r w:rsidR="00C136B0" w:rsidRPr="005D451A">
        <w:t xml:space="preserve"> is more curious than I had imagined; it enjoyed this new thing. It watches me as I twist on the lid and </w:t>
      </w:r>
      <w:r w:rsidR="00BF6808" w:rsidRPr="005D451A">
        <w:t>climb</w:t>
      </w:r>
      <w:r w:rsidR="00C136B0" w:rsidRPr="005D451A">
        <w:t xml:space="preserve"> back down</w:t>
      </w:r>
      <w:r w:rsidR="00B51B4B" w:rsidRPr="005D451A">
        <w:t xml:space="preserve"> from the branch</w:t>
      </w:r>
      <w:r w:rsidR="00BA18AA" w:rsidRPr="005D451A">
        <w:t>.  Do I</w:t>
      </w:r>
    </w:p>
    <w:p w14:paraId="5F738E99" w14:textId="6F325F4B" w:rsidR="00C136B0" w:rsidRPr="005D451A" w:rsidRDefault="00C136B0" w:rsidP="005D451A">
      <w:pPr>
        <w:spacing w:line="276" w:lineRule="auto"/>
        <w:jc w:val="both"/>
      </w:pPr>
    </w:p>
    <w:p w14:paraId="7A7EA6AB" w14:textId="5C44D7C6" w:rsidR="00C136B0" w:rsidRPr="005D451A" w:rsidRDefault="00C136B0" w:rsidP="005D451A">
      <w:pPr>
        <w:spacing w:line="276" w:lineRule="auto"/>
        <w:jc w:val="both"/>
      </w:pPr>
      <w:r w:rsidRPr="005D451A">
        <w:t xml:space="preserve">hope it will cure my bad dreams (go to </w:t>
      </w:r>
      <w:r w:rsidR="006B3942" w:rsidRPr="005D451A">
        <w:rPr>
          <w:b/>
          <w:bCs/>
        </w:rPr>
        <w:t>4pm</w:t>
      </w:r>
      <w:r w:rsidRPr="005D451A">
        <w:t>)</w:t>
      </w:r>
    </w:p>
    <w:p w14:paraId="067670C6" w14:textId="7FDF8287" w:rsidR="00C136B0" w:rsidRPr="005D451A" w:rsidRDefault="00C136B0" w:rsidP="005D451A">
      <w:pPr>
        <w:spacing w:line="276" w:lineRule="auto"/>
        <w:jc w:val="both"/>
      </w:pPr>
      <w:r w:rsidRPr="005D451A">
        <w:t xml:space="preserve">drink it (go to </w:t>
      </w:r>
      <w:r w:rsidR="006B3942" w:rsidRPr="005D451A">
        <w:rPr>
          <w:b/>
          <w:bCs/>
        </w:rPr>
        <w:t>11pm</w:t>
      </w:r>
      <w:r w:rsidRPr="005D451A">
        <w:t>)</w:t>
      </w:r>
    </w:p>
    <w:p w14:paraId="303A4FB2" w14:textId="77777777" w:rsidR="00C136B0" w:rsidRPr="005D451A" w:rsidRDefault="00C136B0" w:rsidP="005D451A">
      <w:pPr>
        <w:spacing w:line="276" w:lineRule="auto"/>
        <w:jc w:val="both"/>
      </w:pPr>
    </w:p>
    <w:p w14:paraId="0684970D" w14:textId="77777777" w:rsidR="00581B55" w:rsidRPr="005D451A" w:rsidRDefault="00581B55" w:rsidP="005D451A">
      <w:pPr>
        <w:spacing w:line="276" w:lineRule="auto"/>
        <w:jc w:val="both"/>
      </w:pPr>
    </w:p>
    <w:p w14:paraId="456FA0E8" w14:textId="77777777" w:rsidR="00581B55" w:rsidRPr="005D451A" w:rsidRDefault="00581B55" w:rsidP="005D451A">
      <w:pPr>
        <w:spacing w:line="276" w:lineRule="auto"/>
        <w:jc w:val="both"/>
      </w:pPr>
    </w:p>
    <w:p w14:paraId="667CCC81" w14:textId="14D26F06" w:rsidR="00581B55" w:rsidRPr="005D451A" w:rsidRDefault="006B3942" w:rsidP="005D451A">
      <w:pPr>
        <w:spacing w:line="276" w:lineRule="auto"/>
        <w:jc w:val="both"/>
        <w:rPr>
          <w:b/>
        </w:rPr>
      </w:pPr>
      <w:r w:rsidRPr="005D451A">
        <w:rPr>
          <w:b/>
        </w:rPr>
        <w:t>4pm</w:t>
      </w:r>
    </w:p>
    <w:p w14:paraId="3F3AE9D1" w14:textId="77777777" w:rsidR="00581B55" w:rsidRPr="005D451A" w:rsidRDefault="00581B55" w:rsidP="005D451A">
      <w:pPr>
        <w:spacing w:line="276" w:lineRule="auto"/>
        <w:jc w:val="both"/>
      </w:pPr>
    </w:p>
    <w:p w14:paraId="595F8321" w14:textId="318CFE55" w:rsidR="009126A1" w:rsidRPr="005D451A" w:rsidRDefault="009126A1" w:rsidP="005D451A">
      <w:pPr>
        <w:spacing w:line="276" w:lineRule="auto"/>
        <w:jc w:val="both"/>
      </w:pPr>
      <w:r w:rsidRPr="005D451A">
        <w:t xml:space="preserve">Do cats dream of being a kitten, snug and warm, leaning against or feeding from their mother, or have nightmares about </w:t>
      </w:r>
      <w:r w:rsidR="00725FCC" w:rsidRPr="005D451A">
        <w:t>a fox in the garden,</w:t>
      </w:r>
      <w:r w:rsidRPr="005D451A">
        <w:t xml:space="preserve"> or wonder why they can never see, let alone catch, the owl who calls each moonlit night? I don't even know if cats dream at all, although they snore: whenever a bad dream wakes me up the cat is curled up or laid out contentedly, making a noise. No comfort for me, especially on nights like tonight, </w:t>
      </w:r>
      <w:r w:rsidR="00486ED3" w:rsidRPr="005D451A">
        <w:t xml:space="preserve">with </w:t>
      </w:r>
      <w:r w:rsidRPr="005D451A">
        <w:t>another storm blown in</w:t>
      </w:r>
      <w:r w:rsidR="00486ED3" w:rsidRPr="005D451A">
        <w:t xml:space="preserve">, threatening damage. Whether I sleep or not, dream or not, the morning will eventually arrive and I must get out of bed. </w:t>
      </w:r>
      <w:r w:rsidRPr="005D451A">
        <w:t xml:space="preserve">I wonder </w:t>
      </w:r>
    </w:p>
    <w:p w14:paraId="0390D8A3" w14:textId="77777777" w:rsidR="009126A1" w:rsidRPr="005D451A" w:rsidRDefault="009126A1" w:rsidP="005D451A">
      <w:pPr>
        <w:spacing w:line="276" w:lineRule="auto"/>
        <w:jc w:val="both"/>
      </w:pPr>
    </w:p>
    <w:p w14:paraId="259C3B3C" w14:textId="41B7A798" w:rsidR="009126A1" w:rsidRPr="005D451A" w:rsidRDefault="009126A1" w:rsidP="005D451A">
      <w:pPr>
        <w:spacing w:line="276" w:lineRule="auto"/>
        <w:jc w:val="both"/>
      </w:pPr>
      <w:r w:rsidRPr="005D451A">
        <w:t xml:space="preserve">what the storm damage is this time? (go to </w:t>
      </w:r>
      <w:r w:rsidR="00725FCC" w:rsidRPr="005D451A">
        <w:rPr>
          <w:b/>
        </w:rPr>
        <w:t>6pm</w:t>
      </w:r>
      <w:r w:rsidRPr="005D451A">
        <w:t>)</w:t>
      </w:r>
    </w:p>
    <w:p w14:paraId="13DABA20" w14:textId="06F3E930" w:rsidR="00581B55" w:rsidRPr="005D451A" w:rsidRDefault="009126A1" w:rsidP="005D451A">
      <w:pPr>
        <w:spacing w:line="276" w:lineRule="auto"/>
        <w:jc w:val="both"/>
      </w:pPr>
      <w:r w:rsidRPr="005D451A">
        <w:t>why time is so slow this time of year? (go to</w:t>
      </w:r>
      <w:r w:rsidR="00725FCC" w:rsidRPr="005D451A">
        <w:rPr>
          <w:b/>
        </w:rPr>
        <w:t xml:space="preserve"> 10pm</w:t>
      </w:r>
      <w:r w:rsidRPr="005D451A">
        <w:t>)</w:t>
      </w:r>
    </w:p>
    <w:p w14:paraId="69A8A717" w14:textId="77777777" w:rsidR="00486ED3" w:rsidRPr="005D451A" w:rsidRDefault="00486ED3" w:rsidP="005D451A">
      <w:pPr>
        <w:spacing w:line="276" w:lineRule="auto"/>
        <w:jc w:val="both"/>
      </w:pPr>
    </w:p>
    <w:p w14:paraId="70D23EBC" w14:textId="77777777" w:rsidR="00486ED3" w:rsidRPr="005D451A" w:rsidRDefault="00486ED3" w:rsidP="005D451A">
      <w:pPr>
        <w:spacing w:line="276" w:lineRule="auto"/>
        <w:jc w:val="both"/>
      </w:pPr>
    </w:p>
    <w:p w14:paraId="492321CF" w14:textId="77777777" w:rsidR="00581B55" w:rsidRPr="005D451A" w:rsidRDefault="00581B55" w:rsidP="005D451A">
      <w:pPr>
        <w:spacing w:line="276" w:lineRule="auto"/>
        <w:jc w:val="both"/>
      </w:pPr>
    </w:p>
    <w:p w14:paraId="5228C6CC" w14:textId="47FC4E1C" w:rsidR="00581B55" w:rsidRPr="005D451A" w:rsidRDefault="006B3942" w:rsidP="005D451A">
      <w:pPr>
        <w:spacing w:line="276" w:lineRule="auto"/>
        <w:jc w:val="both"/>
        <w:rPr>
          <w:b/>
        </w:rPr>
      </w:pPr>
      <w:r w:rsidRPr="005D451A">
        <w:rPr>
          <w:b/>
        </w:rPr>
        <w:t>5pm</w:t>
      </w:r>
    </w:p>
    <w:p w14:paraId="5EF8C476" w14:textId="330D5306" w:rsidR="00581B55" w:rsidRPr="005D451A" w:rsidRDefault="00581B55" w:rsidP="005D451A">
      <w:pPr>
        <w:spacing w:line="276" w:lineRule="auto"/>
        <w:jc w:val="both"/>
      </w:pPr>
    </w:p>
    <w:p w14:paraId="4115D2FA" w14:textId="022BA6AC" w:rsidR="00EA4400" w:rsidRPr="005D451A" w:rsidRDefault="00DB6C49" w:rsidP="005D451A">
      <w:pPr>
        <w:spacing w:line="276" w:lineRule="auto"/>
        <w:jc w:val="both"/>
      </w:pPr>
      <w:r w:rsidRPr="005D451A">
        <w:lastRenderedPageBreak/>
        <w:t xml:space="preserve">I am a rat, in a smooth, clean pipe, and my teeth are growing at a rate of four centimetres per year. The tips of the incisors drag between my paws. </w:t>
      </w:r>
      <w:r w:rsidR="00BF6808" w:rsidRPr="005D451A">
        <w:t>My eyes see</w:t>
      </w:r>
      <w:r w:rsidRPr="005D451A">
        <w:t xml:space="preserve">, </w:t>
      </w:r>
      <w:r w:rsidR="00BF6808" w:rsidRPr="005D451A">
        <w:t>but</w:t>
      </w:r>
      <w:r w:rsidRPr="005D451A">
        <w:t xml:space="preserve"> there is nothing here. </w:t>
      </w:r>
      <w:r w:rsidR="00BF6808" w:rsidRPr="005D451A">
        <w:t>I can’t eat</w:t>
      </w:r>
      <w:r w:rsidRPr="005D451A">
        <w:t>, yet I do not die</w:t>
      </w:r>
      <w:r w:rsidR="00BF6808" w:rsidRPr="005D451A">
        <w:t>.</w:t>
      </w:r>
      <w:r w:rsidRPr="005D451A">
        <w:t xml:space="preserve"> I wait for the day when these great, growing tusks</w:t>
      </w:r>
      <w:r w:rsidR="00BF6808" w:rsidRPr="005D451A">
        <w:t xml:space="preserve"> </w:t>
      </w:r>
      <w:r w:rsidRPr="005D451A">
        <w:t>push my head up to the roof of the pipe and I am stuck. Or worse. But for now, I scamper on, and try</w:t>
      </w:r>
      <w:r w:rsidR="00317554" w:rsidRPr="005D451A">
        <w:t xml:space="preserve"> to</w:t>
      </w:r>
      <w:r w:rsidRPr="005D451A">
        <w:t xml:space="preserve"> </w:t>
      </w:r>
      <w:r w:rsidR="00317554" w:rsidRPr="005D451A">
        <w:t>shout</w:t>
      </w:r>
      <w:r w:rsidR="00BF6808" w:rsidRPr="005D451A">
        <w:t xml:space="preserve"> at me</w:t>
      </w:r>
      <w:r w:rsidRPr="005D451A">
        <w:t xml:space="preserve"> – sleeping me – that this is a bad dream. </w:t>
      </w:r>
      <w:r w:rsidR="00EA4400" w:rsidRPr="005D451A">
        <w:t>I won’t listen, of course, bu</w:t>
      </w:r>
      <w:r w:rsidRPr="005D451A">
        <w:t xml:space="preserve">t </w:t>
      </w:r>
      <w:r w:rsidR="00EA4400" w:rsidRPr="005D451A">
        <w:t xml:space="preserve">at </w:t>
      </w:r>
      <w:r w:rsidRPr="005D451A">
        <w:t xml:space="preserve">some point I will </w:t>
      </w:r>
      <w:r w:rsidR="00EA4400" w:rsidRPr="005D451A">
        <w:t>wake up. The first thing I’ll do is go out, anywhere as long as it’s outside. Maybe I’ll…</w:t>
      </w:r>
    </w:p>
    <w:p w14:paraId="15C7253A" w14:textId="13EBD9AC" w:rsidR="00EA4400" w:rsidRPr="005D451A" w:rsidRDefault="00EA4400" w:rsidP="005D451A">
      <w:pPr>
        <w:spacing w:line="276" w:lineRule="auto"/>
        <w:jc w:val="both"/>
      </w:pPr>
    </w:p>
    <w:p w14:paraId="5A0A466B" w14:textId="57E22AEB" w:rsidR="00EA4400" w:rsidRPr="005D451A" w:rsidRDefault="00EA4400" w:rsidP="005D451A">
      <w:pPr>
        <w:spacing w:line="276" w:lineRule="auto"/>
        <w:jc w:val="both"/>
      </w:pPr>
      <w:r w:rsidRPr="005D451A">
        <w:t xml:space="preserve">check out the ducks (go to </w:t>
      </w:r>
      <w:r w:rsidR="006B3942" w:rsidRPr="005D451A">
        <w:rPr>
          <w:b/>
          <w:bCs/>
        </w:rPr>
        <w:t>2am</w:t>
      </w:r>
      <w:r w:rsidRPr="005D451A">
        <w:t>)</w:t>
      </w:r>
    </w:p>
    <w:p w14:paraId="734D9D3B" w14:textId="4BDBE675" w:rsidR="00EA4400" w:rsidRPr="005D451A" w:rsidRDefault="00EA4400" w:rsidP="005D451A">
      <w:pPr>
        <w:spacing w:line="276" w:lineRule="auto"/>
        <w:jc w:val="both"/>
      </w:pPr>
      <w:r w:rsidRPr="005D451A">
        <w:t xml:space="preserve">paint the skirting boards (go to </w:t>
      </w:r>
      <w:r w:rsidR="006B3942" w:rsidRPr="005D451A">
        <w:rPr>
          <w:b/>
          <w:bCs/>
        </w:rPr>
        <w:t>6pm</w:t>
      </w:r>
      <w:r w:rsidRPr="005D451A">
        <w:t>)</w:t>
      </w:r>
    </w:p>
    <w:p w14:paraId="79B969E7" w14:textId="77777777" w:rsidR="00581B55" w:rsidRDefault="00581B55" w:rsidP="005D451A">
      <w:pPr>
        <w:spacing w:line="276" w:lineRule="auto"/>
        <w:jc w:val="both"/>
      </w:pPr>
    </w:p>
    <w:p w14:paraId="27566953" w14:textId="77777777" w:rsidR="005D451A" w:rsidRPr="005D451A" w:rsidRDefault="005D451A" w:rsidP="005D451A">
      <w:pPr>
        <w:spacing w:line="276" w:lineRule="auto"/>
        <w:jc w:val="both"/>
      </w:pPr>
    </w:p>
    <w:p w14:paraId="2D530414" w14:textId="77777777" w:rsidR="006E1B09" w:rsidRPr="005D451A" w:rsidRDefault="006E1B09" w:rsidP="005D451A">
      <w:pPr>
        <w:spacing w:line="276" w:lineRule="auto"/>
        <w:jc w:val="both"/>
      </w:pPr>
    </w:p>
    <w:p w14:paraId="7444341D" w14:textId="44E6F234" w:rsidR="00581B55" w:rsidRPr="005D451A" w:rsidRDefault="006B3942" w:rsidP="005D451A">
      <w:pPr>
        <w:spacing w:line="276" w:lineRule="auto"/>
        <w:jc w:val="both"/>
        <w:rPr>
          <w:b/>
        </w:rPr>
      </w:pPr>
      <w:r w:rsidRPr="005D451A">
        <w:rPr>
          <w:b/>
        </w:rPr>
        <w:t>6pm</w:t>
      </w:r>
    </w:p>
    <w:p w14:paraId="7790201D" w14:textId="77777777" w:rsidR="00581B55" w:rsidRPr="005D451A" w:rsidRDefault="00581B55" w:rsidP="005D451A">
      <w:pPr>
        <w:spacing w:line="276" w:lineRule="auto"/>
        <w:jc w:val="both"/>
      </w:pPr>
    </w:p>
    <w:p w14:paraId="1854DF7F" w14:textId="6F12B16D" w:rsidR="00282284" w:rsidRPr="005D451A" w:rsidRDefault="00282284" w:rsidP="005D451A">
      <w:pPr>
        <w:spacing w:line="276" w:lineRule="auto"/>
        <w:jc w:val="both"/>
      </w:pPr>
      <w:r w:rsidRPr="005D451A">
        <w:t>I hate bloody D.I.</w:t>
      </w:r>
      <w:r w:rsidR="00913378" w:rsidRPr="005D451A">
        <w:t>Y.</w:t>
      </w:r>
      <w:r w:rsidRPr="005D451A">
        <w:t xml:space="preserve"> That's what builders are for, t</w:t>
      </w:r>
      <w:r w:rsidR="00913378" w:rsidRPr="005D451A">
        <w:t xml:space="preserve">hat's what moving house is for. </w:t>
      </w:r>
      <w:r w:rsidRPr="005D451A">
        <w:t xml:space="preserve"> </w:t>
      </w:r>
      <w:r w:rsidR="00913378" w:rsidRPr="005D451A">
        <w:t xml:space="preserve">Sand and prepare, prime and undercoat, top coat and repeat. Keep your fingers away from it, don't get paint on the carpet or the floor. Are you sure that's the same colour? I am. </w:t>
      </w:r>
      <w:r w:rsidRPr="005D451A">
        <w:t>Are you sure you don't mind doing this? Yes I do. I said we should never have painted it magnolia, I told you woodchip was passé. I told you not to tell me any more. Are you sure you aren't getting stressed and overwrought? Maybe.</w:t>
      </w:r>
    </w:p>
    <w:p w14:paraId="5920BE53" w14:textId="0B0EDB9D" w:rsidR="00581B55" w:rsidRPr="005D451A" w:rsidRDefault="00913378" w:rsidP="005D451A">
      <w:pPr>
        <w:spacing w:line="276" w:lineRule="auto"/>
        <w:jc w:val="both"/>
      </w:pPr>
      <w:r w:rsidRPr="005D451A">
        <w:t xml:space="preserve">Are you sure I can't go </w:t>
      </w:r>
    </w:p>
    <w:p w14:paraId="618005A7" w14:textId="77777777" w:rsidR="00913378" w:rsidRPr="005D451A" w:rsidRDefault="00913378" w:rsidP="005D451A">
      <w:pPr>
        <w:spacing w:line="276" w:lineRule="auto"/>
        <w:jc w:val="both"/>
      </w:pPr>
    </w:p>
    <w:p w14:paraId="2CCCEC11" w14:textId="20747F94" w:rsidR="00282284" w:rsidRPr="005D451A" w:rsidRDefault="00282284" w:rsidP="005D451A">
      <w:pPr>
        <w:spacing w:line="276" w:lineRule="auto"/>
        <w:jc w:val="both"/>
      </w:pPr>
      <w:r w:rsidRPr="005D451A">
        <w:t xml:space="preserve">and hide in the garden? (go to </w:t>
      </w:r>
      <w:r w:rsidR="006B3942" w:rsidRPr="005D451A">
        <w:rPr>
          <w:b/>
        </w:rPr>
        <w:t>6am</w:t>
      </w:r>
      <w:r w:rsidRPr="005D451A">
        <w:t>)</w:t>
      </w:r>
    </w:p>
    <w:p w14:paraId="63299BF7" w14:textId="0C5E52A8" w:rsidR="00913378" w:rsidRPr="005D451A" w:rsidRDefault="00282284" w:rsidP="005D451A">
      <w:pPr>
        <w:spacing w:line="276" w:lineRule="auto"/>
        <w:jc w:val="both"/>
      </w:pPr>
      <w:r w:rsidRPr="005D451A">
        <w:t>to the pub? (g</w:t>
      </w:r>
      <w:r w:rsidR="00913378" w:rsidRPr="005D451A">
        <w:t xml:space="preserve">o to </w:t>
      </w:r>
      <w:r w:rsidR="006B3942" w:rsidRPr="005D451A">
        <w:rPr>
          <w:b/>
        </w:rPr>
        <w:t>9pm</w:t>
      </w:r>
      <w:r w:rsidR="00913378" w:rsidRPr="005D451A">
        <w:t>)</w:t>
      </w:r>
    </w:p>
    <w:p w14:paraId="58325649" w14:textId="77777777" w:rsidR="00581B55" w:rsidRPr="005D451A" w:rsidRDefault="00581B55" w:rsidP="005D451A">
      <w:pPr>
        <w:spacing w:line="276" w:lineRule="auto"/>
        <w:jc w:val="both"/>
      </w:pPr>
    </w:p>
    <w:p w14:paraId="1F383FE6" w14:textId="77777777" w:rsidR="00913378" w:rsidRPr="005D451A" w:rsidRDefault="00913378" w:rsidP="005D451A">
      <w:pPr>
        <w:spacing w:line="276" w:lineRule="auto"/>
        <w:jc w:val="both"/>
      </w:pPr>
    </w:p>
    <w:p w14:paraId="06D493DB" w14:textId="77777777" w:rsidR="00913378" w:rsidRPr="005D451A" w:rsidRDefault="00913378" w:rsidP="005D451A">
      <w:pPr>
        <w:spacing w:line="276" w:lineRule="auto"/>
        <w:jc w:val="both"/>
      </w:pPr>
    </w:p>
    <w:p w14:paraId="27DFA3FC" w14:textId="6117AEFC" w:rsidR="00581B55" w:rsidRPr="005D451A" w:rsidRDefault="006B3942" w:rsidP="005D451A">
      <w:pPr>
        <w:spacing w:line="276" w:lineRule="auto"/>
        <w:jc w:val="both"/>
        <w:rPr>
          <w:b/>
        </w:rPr>
      </w:pPr>
      <w:r w:rsidRPr="005D451A">
        <w:rPr>
          <w:b/>
        </w:rPr>
        <w:t>7pm</w:t>
      </w:r>
    </w:p>
    <w:p w14:paraId="799AD0D2" w14:textId="77777777" w:rsidR="00C472BA" w:rsidRPr="005D451A" w:rsidRDefault="00C472BA" w:rsidP="005D451A">
      <w:pPr>
        <w:spacing w:line="276" w:lineRule="auto"/>
        <w:jc w:val="both"/>
        <w:rPr>
          <w:b/>
        </w:rPr>
      </w:pPr>
    </w:p>
    <w:p w14:paraId="53F73076" w14:textId="68FFA40E" w:rsidR="008D2FE4" w:rsidRPr="005D451A" w:rsidRDefault="008D2FE4" w:rsidP="005D451A">
      <w:pPr>
        <w:spacing w:line="276" w:lineRule="auto"/>
        <w:jc w:val="both"/>
      </w:pPr>
      <w:r w:rsidRPr="005D451A">
        <w:t xml:space="preserve">Imagine a pile of wet leaves in darkness. Underneath it, there is a hole. There is no ladder, no drip-drip, no sleeping bear. It is empty. What is more, the pathway that leads to it doesn’t exist. If it did, it would be stony with the </w:t>
      </w:r>
      <w:r w:rsidR="008E3CD5" w:rsidRPr="005D451A">
        <w:t>o</w:t>
      </w:r>
      <w:r w:rsidR="00BF6808" w:rsidRPr="005D451A">
        <w:t>dd</w:t>
      </w:r>
      <w:r w:rsidRPr="005D451A">
        <w:t xml:space="preserve"> puddle to reflect the moonlight. But it doesn’t. There are no footprints outside, no bike leaning against the silver birch. No silver birch. The rabbit that stops to twitch its nostrils at the air is not there. A fox doesn’t wander past at night. Nothing leads to the hole, yet the hole is here. As are you. You’d like to move on now</w:t>
      </w:r>
      <w:r w:rsidR="008E3CD5" w:rsidRPr="005D451A">
        <w:t xml:space="preserve">; </w:t>
      </w:r>
      <w:r w:rsidRPr="005D451A">
        <w:t>I</w:t>
      </w:r>
      <w:r w:rsidR="00BA18AA" w:rsidRPr="005D451A">
        <w:t>’m not at all surprised. Do you</w:t>
      </w:r>
    </w:p>
    <w:p w14:paraId="3D15D9D6" w14:textId="77777777" w:rsidR="008D2FE4" w:rsidRPr="005D451A" w:rsidRDefault="008D2FE4" w:rsidP="005D451A">
      <w:pPr>
        <w:spacing w:line="276" w:lineRule="auto"/>
        <w:jc w:val="both"/>
      </w:pPr>
    </w:p>
    <w:p w14:paraId="1E250A16" w14:textId="0D1E19BA" w:rsidR="00581B55" w:rsidRPr="005D451A" w:rsidRDefault="008D2FE4" w:rsidP="005D451A">
      <w:pPr>
        <w:spacing w:line="276" w:lineRule="auto"/>
        <w:jc w:val="both"/>
      </w:pPr>
      <w:r w:rsidRPr="005D451A">
        <w:t xml:space="preserve">go for a reviving snack? (go to </w:t>
      </w:r>
      <w:r w:rsidR="006B3942" w:rsidRPr="005D451A">
        <w:rPr>
          <w:b/>
          <w:bCs/>
        </w:rPr>
        <w:t>2am</w:t>
      </w:r>
      <w:r w:rsidRPr="005D451A">
        <w:t>)</w:t>
      </w:r>
    </w:p>
    <w:p w14:paraId="4406E425" w14:textId="2BE0397B" w:rsidR="008D2FE4" w:rsidRPr="005D451A" w:rsidRDefault="008D2FE4" w:rsidP="005D451A">
      <w:pPr>
        <w:spacing w:line="276" w:lineRule="auto"/>
        <w:jc w:val="both"/>
      </w:pPr>
      <w:r w:rsidRPr="005D451A">
        <w:t xml:space="preserve">stick around and decorate the place (go to </w:t>
      </w:r>
      <w:r w:rsidR="006B3942" w:rsidRPr="005D451A">
        <w:rPr>
          <w:b/>
          <w:bCs/>
        </w:rPr>
        <w:t>6pm</w:t>
      </w:r>
      <w:r w:rsidRPr="005D451A">
        <w:t>)</w:t>
      </w:r>
    </w:p>
    <w:p w14:paraId="0E00A01F" w14:textId="77777777" w:rsidR="00581B55" w:rsidRPr="005D451A" w:rsidRDefault="00581B55" w:rsidP="005D451A">
      <w:pPr>
        <w:spacing w:line="276" w:lineRule="auto"/>
        <w:jc w:val="both"/>
      </w:pPr>
    </w:p>
    <w:p w14:paraId="49A2AFAC" w14:textId="77777777" w:rsidR="00581B55" w:rsidRPr="005D451A" w:rsidRDefault="00581B55" w:rsidP="005D451A">
      <w:pPr>
        <w:spacing w:line="276" w:lineRule="auto"/>
        <w:jc w:val="both"/>
      </w:pPr>
    </w:p>
    <w:p w14:paraId="391B86D7" w14:textId="77777777" w:rsidR="00C472BA" w:rsidRPr="005D451A" w:rsidRDefault="00C472BA" w:rsidP="005D451A">
      <w:pPr>
        <w:spacing w:line="276" w:lineRule="auto"/>
        <w:jc w:val="both"/>
      </w:pPr>
    </w:p>
    <w:p w14:paraId="7072A7C3" w14:textId="27E510F6" w:rsidR="00C472BA" w:rsidRPr="005D451A" w:rsidRDefault="006B3942" w:rsidP="005D451A">
      <w:pPr>
        <w:spacing w:line="276" w:lineRule="auto"/>
        <w:jc w:val="both"/>
        <w:rPr>
          <w:b/>
        </w:rPr>
      </w:pPr>
      <w:r w:rsidRPr="005D451A">
        <w:rPr>
          <w:b/>
        </w:rPr>
        <w:t>8pm</w:t>
      </w:r>
    </w:p>
    <w:p w14:paraId="19C86B7C" w14:textId="77777777" w:rsidR="006B3942" w:rsidRPr="005D451A" w:rsidRDefault="006B3942" w:rsidP="005D451A">
      <w:pPr>
        <w:spacing w:line="276" w:lineRule="auto"/>
        <w:jc w:val="both"/>
      </w:pPr>
    </w:p>
    <w:p w14:paraId="2D87EAC7" w14:textId="4087CB43" w:rsidR="00C472BA" w:rsidRPr="005D451A" w:rsidRDefault="00C472BA" w:rsidP="005D451A">
      <w:pPr>
        <w:spacing w:line="276" w:lineRule="auto"/>
        <w:jc w:val="both"/>
      </w:pPr>
      <w:r w:rsidRPr="005D451A">
        <w:t xml:space="preserve">Aaaaaaaaaaaaaaaaaaaaaaaaaaaaaaaaaaaaaaaaaaaaaaaaaaaaaaaaaaaaaaaaaaaaaaaaaaaaaaaaaaaaaaaaaaaaaaaaaaaaaaaaaaaaaaaaaaaaaaaaaaaaaaaaagh! The sound reverberates and echoes as I lift my head from the dustbin. I breathe deep and let rip again: Aaaaaaaaaaaaaaaaaaaaaaaaaaaaaaaaaaaaaaaaaaaaaaaaaaaaaaaaaaaaaaaagh! As though we're in an old-fashioned film, someone opens a window and tells me to 'Shut the fuck up', before slamming </w:t>
      </w:r>
      <w:r w:rsidR="008D3AC0" w:rsidRPr="005D451A">
        <w:t xml:space="preserve">the </w:t>
      </w:r>
      <w:r w:rsidRPr="005D451A">
        <w:t>window shut again. I contemplate a third exhalation and decide against it; the someone sounded bigger than me. I feel better anyway, stride off down the alley, relaxed and purposeful,  though</w:t>
      </w:r>
    </w:p>
    <w:p w14:paraId="7F47D1E0" w14:textId="77777777" w:rsidR="00C472BA" w:rsidRPr="005D451A" w:rsidRDefault="00C472BA" w:rsidP="005D451A">
      <w:pPr>
        <w:spacing w:line="276" w:lineRule="auto"/>
        <w:jc w:val="both"/>
      </w:pPr>
    </w:p>
    <w:p w14:paraId="1D8627E6" w14:textId="4019BD70" w:rsidR="005B1579" w:rsidRPr="005D451A" w:rsidRDefault="005B1579" w:rsidP="005D451A">
      <w:pPr>
        <w:spacing w:line="276" w:lineRule="auto"/>
        <w:jc w:val="both"/>
      </w:pPr>
      <w:r w:rsidRPr="005D451A">
        <w:t xml:space="preserve">I am tempted by the pub on the corner of the next street (go to </w:t>
      </w:r>
      <w:r w:rsidR="006B3942" w:rsidRPr="005D451A">
        <w:rPr>
          <w:b/>
        </w:rPr>
        <w:t>9pm</w:t>
      </w:r>
      <w:r w:rsidRPr="005D451A">
        <w:t xml:space="preserve">) </w:t>
      </w:r>
    </w:p>
    <w:p w14:paraId="293904AE" w14:textId="05A949BB" w:rsidR="005B1579" w:rsidRPr="005D451A" w:rsidRDefault="005B1579" w:rsidP="005D451A">
      <w:pPr>
        <w:spacing w:line="276" w:lineRule="auto"/>
        <w:jc w:val="both"/>
      </w:pPr>
      <w:r w:rsidRPr="005D451A">
        <w:t xml:space="preserve">I almost slip in the wet leaves, which makes me pause a moment to consider the nature of the world we live in (go to </w:t>
      </w:r>
      <w:r w:rsidR="006B3942" w:rsidRPr="005D451A">
        <w:rPr>
          <w:b/>
        </w:rPr>
        <w:t>11pm</w:t>
      </w:r>
      <w:r w:rsidRPr="005D451A">
        <w:t>)</w:t>
      </w:r>
    </w:p>
    <w:p w14:paraId="36618776" w14:textId="77777777" w:rsidR="00C472BA" w:rsidRPr="005D451A" w:rsidRDefault="00C472BA" w:rsidP="005D451A">
      <w:pPr>
        <w:spacing w:line="276" w:lineRule="auto"/>
        <w:jc w:val="both"/>
      </w:pPr>
    </w:p>
    <w:p w14:paraId="38E04867" w14:textId="77777777" w:rsidR="00581B55" w:rsidRPr="005D451A" w:rsidRDefault="00581B55" w:rsidP="005D451A">
      <w:pPr>
        <w:spacing w:line="276" w:lineRule="auto"/>
        <w:jc w:val="both"/>
      </w:pPr>
    </w:p>
    <w:p w14:paraId="0F46759B" w14:textId="77777777" w:rsidR="00581B55" w:rsidRPr="005D451A" w:rsidRDefault="00581B55" w:rsidP="005D451A">
      <w:pPr>
        <w:spacing w:line="276" w:lineRule="auto"/>
        <w:jc w:val="both"/>
      </w:pPr>
    </w:p>
    <w:p w14:paraId="75BA7646" w14:textId="79AABFF1" w:rsidR="00581B55" w:rsidRPr="005D451A" w:rsidRDefault="006B3942" w:rsidP="005D451A">
      <w:pPr>
        <w:spacing w:line="276" w:lineRule="auto"/>
        <w:jc w:val="both"/>
        <w:rPr>
          <w:b/>
        </w:rPr>
      </w:pPr>
      <w:r w:rsidRPr="005D451A">
        <w:rPr>
          <w:b/>
        </w:rPr>
        <w:t>9pm</w:t>
      </w:r>
    </w:p>
    <w:p w14:paraId="0D585125" w14:textId="2930E1D1" w:rsidR="00581B55" w:rsidRPr="005D451A" w:rsidRDefault="00581B55" w:rsidP="005D451A">
      <w:pPr>
        <w:spacing w:line="276" w:lineRule="auto"/>
        <w:jc w:val="both"/>
      </w:pPr>
    </w:p>
    <w:p w14:paraId="5353D0DD" w14:textId="2FDC7277" w:rsidR="003355D4" w:rsidRPr="005D451A" w:rsidRDefault="003355D4" w:rsidP="005D451A">
      <w:pPr>
        <w:spacing w:line="276" w:lineRule="auto"/>
        <w:jc w:val="both"/>
      </w:pPr>
      <w:r w:rsidRPr="005D451A">
        <w:t xml:space="preserve">There is a footprint on the table I see. Dusty with an intricate tread. This is a micro-pub. The size of a double bedroom in a semi-detached house. Or a garage for one car. Or an underground bunker. </w:t>
      </w:r>
      <w:r w:rsidR="00BF6808" w:rsidRPr="005D451A">
        <w:t>There</w:t>
      </w:r>
      <w:r w:rsidRPr="005D451A">
        <w:t xml:space="preserve"> are no windows. Just a bar-person with</w:t>
      </w:r>
      <w:r w:rsidR="00BF6808" w:rsidRPr="005D451A">
        <w:t xml:space="preserve"> a</w:t>
      </w:r>
      <w:r w:rsidRPr="005D451A">
        <w:t xml:space="preserve"> knotted headscarf, pushing a cloth around a bar stool</w:t>
      </w:r>
      <w:r w:rsidR="008E3CD5" w:rsidRPr="005D451A">
        <w:t xml:space="preserve"> seat</w:t>
      </w:r>
      <w:r w:rsidRPr="005D451A">
        <w:t>. A DJ has taken one of the table</w:t>
      </w:r>
      <w:r w:rsidR="00BF6808" w:rsidRPr="005D451A">
        <w:t>s</w:t>
      </w:r>
      <w:r w:rsidRPr="005D451A">
        <w:t xml:space="preserve"> to set up his decks. That leaves two. The footprint one and another, occupied by two lost walkers (I can tell by their shoes) with crisps that they push staringly into their mouths. Dirty tables make me wince, perhaps I should leave. The bar person hurries over and wipes away the mark. ‘I was pinning the bell to the ceiling,’ she says. I look up at the tilted, foil bell, pinned by a bit of string into the </w:t>
      </w:r>
      <w:proofErr w:type="spellStart"/>
      <w:r w:rsidR="005B1579" w:rsidRPr="005D451A">
        <w:t>a</w:t>
      </w:r>
      <w:r w:rsidRPr="005D451A">
        <w:t>rtex</w:t>
      </w:r>
      <w:proofErr w:type="spellEnd"/>
      <w:r w:rsidRPr="005D451A">
        <w:t>. Decorations. In November. I slide onto the bench behind th</w:t>
      </w:r>
      <w:r w:rsidR="005B1579" w:rsidRPr="005D451A">
        <w:t>e table. No</w:t>
      </w:r>
      <w:r w:rsidR="00BF6808" w:rsidRPr="005D451A">
        <w:t>w</w:t>
      </w:r>
      <w:r w:rsidR="005B1579" w:rsidRPr="005D451A">
        <w:t>, all I have to do is</w:t>
      </w:r>
    </w:p>
    <w:p w14:paraId="4E36A03B" w14:textId="20ADC8E2" w:rsidR="003355D4" w:rsidRPr="005D451A" w:rsidRDefault="003355D4" w:rsidP="005D451A">
      <w:pPr>
        <w:spacing w:line="276" w:lineRule="auto"/>
        <w:jc w:val="both"/>
      </w:pPr>
    </w:p>
    <w:p w14:paraId="201B8043" w14:textId="11ECF758" w:rsidR="00706645" w:rsidRPr="005D451A" w:rsidRDefault="00706645" w:rsidP="005D451A">
      <w:pPr>
        <w:spacing w:line="276" w:lineRule="auto"/>
        <w:jc w:val="both"/>
      </w:pPr>
      <w:r w:rsidRPr="005D451A">
        <w:t xml:space="preserve">make myself small enough to escape through a pipe (go to </w:t>
      </w:r>
      <w:r w:rsidR="006B3942" w:rsidRPr="005D451A">
        <w:rPr>
          <w:b/>
          <w:bCs/>
        </w:rPr>
        <w:t>5pm</w:t>
      </w:r>
      <w:r w:rsidRPr="005D451A">
        <w:t>)</w:t>
      </w:r>
    </w:p>
    <w:p w14:paraId="46004A96" w14:textId="33560626" w:rsidR="003355D4" w:rsidRPr="005D451A" w:rsidRDefault="009D56E3" w:rsidP="005D451A">
      <w:pPr>
        <w:spacing w:line="276" w:lineRule="auto"/>
        <w:jc w:val="both"/>
      </w:pPr>
      <w:r w:rsidRPr="005D451A">
        <w:t>w</w:t>
      </w:r>
      <w:r w:rsidR="003355D4" w:rsidRPr="005D451A">
        <w:t xml:space="preserve">onder why time is so slow (go to </w:t>
      </w:r>
      <w:r w:rsidR="006B3942" w:rsidRPr="005D451A">
        <w:rPr>
          <w:b/>
          <w:bCs/>
        </w:rPr>
        <w:t>10pm</w:t>
      </w:r>
      <w:r w:rsidR="003355D4" w:rsidRPr="005D451A">
        <w:t>)</w:t>
      </w:r>
    </w:p>
    <w:p w14:paraId="2209252F" w14:textId="77777777" w:rsidR="003355D4" w:rsidRPr="005D451A" w:rsidRDefault="003355D4" w:rsidP="005D451A">
      <w:pPr>
        <w:spacing w:line="276" w:lineRule="auto"/>
        <w:jc w:val="both"/>
      </w:pPr>
    </w:p>
    <w:p w14:paraId="1D1A7B26" w14:textId="77777777" w:rsidR="00581B55" w:rsidRDefault="00581B55" w:rsidP="005D451A">
      <w:pPr>
        <w:spacing w:line="276" w:lineRule="auto"/>
        <w:jc w:val="both"/>
      </w:pPr>
    </w:p>
    <w:p w14:paraId="39134AC4" w14:textId="77777777" w:rsidR="005D451A" w:rsidRPr="005D451A" w:rsidRDefault="005D451A" w:rsidP="005D451A">
      <w:pPr>
        <w:spacing w:line="276" w:lineRule="auto"/>
        <w:jc w:val="both"/>
      </w:pPr>
    </w:p>
    <w:p w14:paraId="453A103F" w14:textId="7B0A99EE" w:rsidR="00581B55" w:rsidRPr="005D451A" w:rsidRDefault="006B3942" w:rsidP="005D451A">
      <w:pPr>
        <w:spacing w:line="276" w:lineRule="auto"/>
        <w:jc w:val="both"/>
        <w:rPr>
          <w:b/>
        </w:rPr>
      </w:pPr>
      <w:r w:rsidRPr="005D451A">
        <w:rPr>
          <w:b/>
        </w:rPr>
        <w:t>10pm</w:t>
      </w:r>
    </w:p>
    <w:p w14:paraId="63B7D7B4" w14:textId="77777777" w:rsidR="005B1579" w:rsidRPr="005D451A" w:rsidRDefault="005B1579" w:rsidP="005D451A">
      <w:pPr>
        <w:spacing w:line="276" w:lineRule="auto"/>
        <w:jc w:val="both"/>
      </w:pPr>
    </w:p>
    <w:p w14:paraId="61FF7457" w14:textId="1296C74E" w:rsidR="005B1579" w:rsidRPr="005D451A" w:rsidRDefault="005B1579" w:rsidP="005D451A">
      <w:pPr>
        <w:spacing w:line="276" w:lineRule="auto"/>
        <w:jc w:val="both"/>
      </w:pPr>
      <w:r w:rsidRPr="005D451A">
        <w:lastRenderedPageBreak/>
        <w:t xml:space="preserve">It's all a blur to be honest. I don't know if I'm not paying attention, I'm distracted or what, but everything moves at a snail's space at the moment. </w:t>
      </w:r>
      <w:r w:rsidR="00706645" w:rsidRPr="005D451A">
        <w:t>Sometimes I wonder if the scientists have got it wrong about time? They talk about experiential time, and how gravity and planetary orbits affect it all,</w:t>
      </w:r>
      <w:r w:rsidR="00BA18AA" w:rsidRPr="005D451A">
        <w:t xml:space="preserve"> how all of time exists at once,</w:t>
      </w:r>
      <w:r w:rsidR="00706645" w:rsidRPr="005D451A">
        <w:t xml:space="preserve"> but I'm not convinced. I mean, I remember the time before they decided all this, I remember growing up and things being different. Surely, science is just one form of explanation, a well-meaning but tentative </w:t>
      </w:r>
      <w:r w:rsidR="00A462BC" w:rsidRPr="005D451A">
        <w:t>deduction from the current information to hand? If I was sure of everything, I'd give up and</w:t>
      </w:r>
    </w:p>
    <w:p w14:paraId="459EA0C1" w14:textId="77777777" w:rsidR="00A462BC" w:rsidRPr="005D451A" w:rsidRDefault="00A462BC" w:rsidP="005D451A">
      <w:pPr>
        <w:spacing w:line="276" w:lineRule="auto"/>
        <w:jc w:val="both"/>
      </w:pPr>
    </w:p>
    <w:p w14:paraId="4F9B7217" w14:textId="7BBCF647" w:rsidR="00A462BC" w:rsidRPr="005D451A" w:rsidRDefault="00A462BC" w:rsidP="005D451A">
      <w:pPr>
        <w:spacing w:line="276" w:lineRule="auto"/>
        <w:jc w:val="both"/>
      </w:pPr>
      <w:r w:rsidRPr="005D451A">
        <w:t xml:space="preserve">go and watch the swans (go to </w:t>
      </w:r>
      <w:r w:rsidR="006B3942" w:rsidRPr="005D451A">
        <w:rPr>
          <w:b/>
          <w:bCs/>
        </w:rPr>
        <w:t>1am</w:t>
      </w:r>
      <w:r w:rsidRPr="005D451A">
        <w:t>)</w:t>
      </w:r>
    </w:p>
    <w:p w14:paraId="5BB92DA6" w14:textId="5C654537" w:rsidR="00581B55" w:rsidRDefault="00A462BC" w:rsidP="005D451A">
      <w:pPr>
        <w:spacing w:line="276" w:lineRule="auto"/>
        <w:jc w:val="both"/>
      </w:pPr>
      <w:r w:rsidRPr="005D451A">
        <w:t xml:space="preserve">spend more time with my ex-partner (go to </w:t>
      </w:r>
      <w:r w:rsidR="006B3942" w:rsidRPr="005D451A">
        <w:rPr>
          <w:b/>
        </w:rPr>
        <w:t>1pm</w:t>
      </w:r>
      <w:r w:rsidRPr="005D451A">
        <w:t>)</w:t>
      </w:r>
    </w:p>
    <w:p w14:paraId="3428067A" w14:textId="77777777" w:rsidR="005D451A" w:rsidRDefault="005D451A" w:rsidP="005D451A">
      <w:pPr>
        <w:spacing w:line="276" w:lineRule="auto"/>
        <w:jc w:val="both"/>
      </w:pPr>
    </w:p>
    <w:p w14:paraId="7E8D3A34" w14:textId="77777777" w:rsidR="005D451A" w:rsidRDefault="005D451A" w:rsidP="005D451A">
      <w:pPr>
        <w:spacing w:line="276" w:lineRule="auto"/>
        <w:jc w:val="both"/>
      </w:pPr>
    </w:p>
    <w:p w14:paraId="0AFECC76" w14:textId="77777777" w:rsidR="005D451A" w:rsidRPr="005D451A" w:rsidRDefault="005D451A" w:rsidP="005D451A">
      <w:pPr>
        <w:spacing w:line="276" w:lineRule="auto"/>
        <w:jc w:val="both"/>
      </w:pPr>
    </w:p>
    <w:p w14:paraId="74440272" w14:textId="634795CC" w:rsidR="00581B55" w:rsidRPr="005D451A" w:rsidRDefault="006B3942" w:rsidP="005D451A">
      <w:pPr>
        <w:spacing w:line="276" w:lineRule="auto"/>
        <w:jc w:val="both"/>
        <w:rPr>
          <w:b/>
        </w:rPr>
      </w:pPr>
      <w:r w:rsidRPr="005D451A">
        <w:rPr>
          <w:b/>
        </w:rPr>
        <w:t>11pm</w:t>
      </w:r>
    </w:p>
    <w:p w14:paraId="60C66FAE" w14:textId="2A0638EC" w:rsidR="00581B55" w:rsidRPr="005D451A" w:rsidRDefault="00581B55" w:rsidP="005D451A">
      <w:pPr>
        <w:spacing w:line="276" w:lineRule="auto"/>
        <w:jc w:val="both"/>
      </w:pPr>
    </w:p>
    <w:p w14:paraId="4BC28349" w14:textId="46735D45" w:rsidR="00B51B4B" w:rsidRPr="005D451A" w:rsidRDefault="00B51B4B" w:rsidP="005D451A">
      <w:pPr>
        <w:spacing w:line="276" w:lineRule="auto"/>
        <w:jc w:val="both"/>
      </w:pPr>
      <w:r w:rsidRPr="005D451A">
        <w:t xml:space="preserve">The bottle changes depending on the weather. Today it is raining; droplets fly into </w:t>
      </w:r>
      <w:r w:rsidR="00BF6808" w:rsidRPr="005D451A">
        <w:t>its</w:t>
      </w:r>
      <w:r w:rsidRPr="005D451A">
        <w:t xml:space="preserve"> sides like birds into </w:t>
      </w:r>
      <w:r w:rsidR="00BF6808" w:rsidRPr="005D451A">
        <w:t>glass</w:t>
      </w:r>
      <w:r w:rsidRPr="005D451A">
        <w:t xml:space="preserve"> doors. My piece of sky is curdled grey and white, just like its mother outside, so that when I hold the bottle up to the window, I can barely see its outline. Why I would choose to drink rainy sky is beyond me. Sometimes it is Smartie blue, sometimes it is pink gold</w:t>
      </w:r>
      <w:r w:rsidR="00611276" w:rsidRPr="005D451A">
        <w:t xml:space="preserve">; </w:t>
      </w:r>
      <w:r w:rsidRPr="005D451A">
        <w:t>I have learned that one’s appetite for sky does not depend on the colour, but on the mood. My hands untwist the lid as if they are working independently from my body. Before it can ooze out and upwards, I tilt the contents into my mouth. It tastes like rainwater from a metal bucket. I must either drink it all, or screw the cap back on</w:t>
      </w:r>
      <w:r w:rsidR="00611276" w:rsidRPr="005D451A">
        <w:t>, but the bottle is empty before I have made up my mind. I don’t know what it will do to me. Someone told me once that</w:t>
      </w:r>
    </w:p>
    <w:p w14:paraId="7DB90534" w14:textId="3E099F51" w:rsidR="00611276" w:rsidRPr="005D451A" w:rsidRDefault="00611276" w:rsidP="005D451A">
      <w:pPr>
        <w:spacing w:line="276" w:lineRule="auto"/>
        <w:jc w:val="both"/>
      </w:pPr>
    </w:p>
    <w:p w14:paraId="1231B0FC" w14:textId="32EDE7F6" w:rsidR="00611276" w:rsidRPr="005D451A" w:rsidRDefault="00611276" w:rsidP="005D451A">
      <w:pPr>
        <w:spacing w:line="276" w:lineRule="auto"/>
        <w:jc w:val="both"/>
      </w:pPr>
      <w:r w:rsidRPr="005D451A">
        <w:t xml:space="preserve">nothing will happen until midnight (go to </w:t>
      </w:r>
      <w:r w:rsidR="006B3942" w:rsidRPr="005D451A">
        <w:rPr>
          <w:b/>
          <w:bCs/>
        </w:rPr>
        <w:t>midnight</w:t>
      </w:r>
      <w:r w:rsidRPr="005D451A">
        <w:t>)</w:t>
      </w:r>
    </w:p>
    <w:p w14:paraId="2D99A77C" w14:textId="1ED6A2E1" w:rsidR="00611276" w:rsidRDefault="00611276" w:rsidP="005D451A">
      <w:pPr>
        <w:spacing w:line="276" w:lineRule="auto"/>
        <w:jc w:val="both"/>
      </w:pPr>
      <w:r w:rsidRPr="005D451A">
        <w:t xml:space="preserve">I will immediately shrink to the size of a bee (go to </w:t>
      </w:r>
      <w:r w:rsidR="006B3942" w:rsidRPr="005D451A">
        <w:rPr>
          <w:b/>
          <w:bCs/>
        </w:rPr>
        <w:t>8am</w:t>
      </w:r>
      <w:r w:rsidRPr="005D451A">
        <w:t>)</w:t>
      </w:r>
    </w:p>
    <w:p w14:paraId="6BF6902C" w14:textId="77777777" w:rsidR="005D451A" w:rsidRDefault="005D451A" w:rsidP="005D451A">
      <w:pPr>
        <w:spacing w:line="276" w:lineRule="auto"/>
        <w:jc w:val="both"/>
      </w:pPr>
    </w:p>
    <w:p w14:paraId="16C329F3" w14:textId="77777777" w:rsidR="005D451A" w:rsidRPr="005D451A" w:rsidRDefault="005D451A" w:rsidP="005D451A">
      <w:pPr>
        <w:spacing w:line="276" w:lineRule="auto"/>
        <w:jc w:val="both"/>
      </w:pPr>
    </w:p>
    <w:p w14:paraId="4D16BAB3" w14:textId="77777777" w:rsidR="00611276" w:rsidRPr="005D451A" w:rsidRDefault="00611276" w:rsidP="005D451A">
      <w:pPr>
        <w:spacing w:line="276" w:lineRule="auto"/>
        <w:jc w:val="both"/>
      </w:pPr>
    </w:p>
    <w:p w14:paraId="51DFEFFB" w14:textId="7CD2F475" w:rsidR="00581B55" w:rsidRPr="005D451A" w:rsidRDefault="006B3942" w:rsidP="005D451A">
      <w:pPr>
        <w:spacing w:line="276" w:lineRule="auto"/>
        <w:jc w:val="both"/>
        <w:rPr>
          <w:b/>
        </w:rPr>
      </w:pPr>
      <w:r w:rsidRPr="005D451A">
        <w:rPr>
          <w:b/>
        </w:rPr>
        <w:t>Midnight</w:t>
      </w:r>
    </w:p>
    <w:p w14:paraId="43F93613" w14:textId="77777777" w:rsidR="006B3942" w:rsidRPr="005D451A" w:rsidRDefault="006B3942" w:rsidP="005D451A">
      <w:pPr>
        <w:spacing w:line="276" w:lineRule="auto"/>
        <w:jc w:val="both"/>
      </w:pPr>
    </w:p>
    <w:p w14:paraId="55FA77D1" w14:textId="41E5FED5" w:rsidR="0014509C" w:rsidRPr="005D451A" w:rsidRDefault="00B5447A" w:rsidP="005D451A">
      <w:pPr>
        <w:spacing w:line="276" w:lineRule="auto"/>
        <w:jc w:val="both"/>
        <w:rPr>
          <w:rFonts w:eastAsia="Times New Roman" w:cs="Times New Roman"/>
        </w:rPr>
      </w:pPr>
      <w:r w:rsidRPr="005D451A">
        <w:rPr>
          <w:rStyle w:val="Emphasis"/>
          <w:rFonts w:eastAsia="Times New Roman" w:cs="Times New Roman"/>
          <w:i w:val="0"/>
        </w:rPr>
        <w:t>Time is the continued sequence of existence and events that occurs in an apparently irreversible succession from the past, through the present</w:t>
      </w:r>
      <w:r w:rsidRPr="005D451A">
        <w:rPr>
          <w:rFonts w:eastAsia="Times New Roman" w:cs="Times New Roman"/>
          <w:i/>
        </w:rPr>
        <w:t>.</w:t>
      </w:r>
      <w:r w:rsidRPr="005D451A">
        <w:rPr>
          <w:rFonts w:eastAsia="Times New Roman" w:cs="Times New Roman"/>
        </w:rPr>
        <w:t xml:space="preserve"> Your clock is </w:t>
      </w:r>
      <w:r w:rsidRPr="005D451A">
        <w:rPr>
          <w:rStyle w:val="Emphasis"/>
          <w:rFonts w:eastAsia="Times New Roman" w:cs="Times New Roman"/>
          <w:i w:val="0"/>
        </w:rPr>
        <w:t>2 hours, 25 minutes and 15.4 seconds behind</w:t>
      </w:r>
      <w:r w:rsidRPr="005D451A">
        <w:rPr>
          <w:rFonts w:eastAsia="Times New Roman" w:cs="Times New Roman"/>
        </w:rPr>
        <w:t xml:space="preserve">. Accuracy of synchronization was ±0.005 seconds. Be careful or you'll miss the chimes and kisses from strangers, last orders or the bus back home. You can never have enough blue sky, because otherwise it's dark or grey, like your mood. There must be other ways to tell the time besides asking </w:t>
      </w:r>
      <w:r w:rsidRPr="005D451A">
        <w:rPr>
          <w:rFonts w:eastAsia="Times New Roman" w:cs="Times New Roman"/>
        </w:rPr>
        <w:lastRenderedPageBreak/>
        <w:t>strangers? There must be another way to live apart from being a stranger. It's strange the way you drink the air, the rain, the whole experience of everything you do, where you are, what you see, how you feel. You leave me feeling underwhelmed, as though I'm missing out, although I was alright before we met. My friends think</w:t>
      </w:r>
    </w:p>
    <w:p w14:paraId="736D4466" w14:textId="77777777" w:rsidR="00B5447A" w:rsidRPr="005D451A" w:rsidRDefault="00B5447A" w:rsidP="005D451A">
      <w:pPr>
        <w:spacing w:line="276" w:lineRule="auto"/>
        <w:jc w:val="both"/>
        <w:rPr>
          <w:rFonts w:eastAsia="Times New Roman" w:cs="Times New Roman"/>
        </w:rPr>
      </w:pPr>
    </w:p>
    <w:p w14:paraId="2F6DFBEF" w14:textId="0567CA99" w:rsidR="00B5447A" w:rsidRPr="005D451A" w:rsidRDefault="00B5447A" w:rsidP="005D451A">
      <w:pPr>
        <w:spacing w:line="276" w:lineRule="auto"/>
        <w:jc w:val="both"/>
        <w:rPr>
          <w:rFonts w:eastAsia="Times New Roman" w:cs="Times New Roman"/>
        </w:rPr>
      </w:pPr>
      <w:r w:rsidRPr="005D451A">
        <w:rPr>
          <w:rFonts w:eastAsia="Times New Roman" w:cs="Times New Roman"/>
        </w:rPr>
        <w:t xml:space="preserve">I should take a holiday (go to </w:t>
      </w:r>
      <w:r w:rsidR="006B3942" w:rsidRPr="005D451A">
        <w:rPr>
          <w:rFonts w:eastAsia="Times New Roman" w:cs="Times New Roman"/>
          <w:b/>
        </w:rPr>
        <w:t>7am</w:t>
      </w:r>
      <w:r w:rsidRPr="005D451A">
        <w:rPr>
          <w:rFonts w:eastAsia="Times New Roman" w:cs="Times New Roman"/>
        </w:rPr>
        <w:t>)</w:t>
      </w:r>
    </w:p>
    <w:p w14:paraId="690ADCAF" w14:textId="77777777" w:rsidR="00DE7207" w:rsidRDefault="00B5447A" w:rsidP="005D451A">
      <w:pPr>
        <w:spacing w:line="276" w:lineRule="auto"/>
        <w:jc w:val="both"/>
        <w:rPr>
          <w:rFonts w:eastAsia="Times New Roman" w:cs="Times New Roman"/>
        </w:rPr>
      </w:pPr>
      <w:r w:rsidRPr="005D451A">
        <w:rPr>
          <w:rFonts w:eastAsia="Times New Roman" w:cs="Times New Roman"/>
        </w:rPr>
        <w:t xml:space="preserve">bottle my own night sky (go to </w:t>
      </w:r>
      <w:r w:rsidR="006B3942" w:rsidRPr="005D451A">
        <w:rPr>
          <w:rFonts w:eastAsia="Times New Roman" w:cs="Times New Roman"/>
          <w:b/>
        </w:rPr>
        <w:t>3pm</w:t>
      </w:r>
      <w:r w:rsidRPr="005D451A">
        <w:rPr>
          <w:rFonts w:eastAsia="Times New Roman" w:cs="Times New Roman"/>
        </w:rPr>
        <w:t>)</w:t>
      </w:r>
    </w:p>
    <w:p w14:paraId="51F1F63C" w14:textId="77777777" w:rsidR="005D451A" w:rsidRPr="005D451A" w:rsidRDefault="005D451A" w:rsidP="005D451A">
      <w:pPr>
        <w:spacing w:line="276" w:lineRule="auto"/>
        <w:jc w:val="both"/>
        <w:rPr>
          <w:rFonts w:eastAsia="Times New Roman" w:cs="Times New Roman"/>
        </w:rPr>
      </w:pPr>
    </w:p>
    <w:p w14:paraId="4AC80EA4" w14:textId="1B2B593B" w:rsidR="009B6530" w:rsidRPr="005D451A" w:rsidRDefault="004720B3" w:rsidP="005D451A">
      <w:pPr>
        <w:spacing w:line="276" w:lineRule="auto"/>
        <w:jc w:val="both"/>
        <w:rPr>
          <w:rFonts w:eastAsia="Times New Roman" w:cs="Times New Roman"/>
        </w:rPr>
      </w:pPr>
      <w:r w:rsidRPr="005D451A">
        <w:rPr>
          <w:rFonts w:eastAsia="Times New Roman" w:cs="Times New Roman"/>
        </w:rPr>
        <w:t xml:space="preserve">     </w:t>
      </w:r>
      <w:r w:rsidR="009B6530" w:rsidRPr="005D451A">
        <w:rPr>
          <w:rFonts w:eastAsia="Times New Roman" w:cs="Times New Roman"/>
        </w:rPr>
        <w:t xml:space="preserve">© Amy Lilwall and Rupert </w:t>
      </w:r>
      <w:proofErr w:type="spellStart"/>
      <w:r w:rsidR="009B6530" w:rsidRPr="005D451A">
        <w:rPr>
          <w:rFonts w:eastAsia="Times New Roman" w:cs="Times New Roman"/>
        </w:rPr>
        <w:t>Loydell</w:t>
      </w:r>
      <w:proofErr w:type="spellEnd"/>
      <w:r w:rsidR="009B6530" w:rsidRPr="005D451A">
        <w:rPr>
          <w:rFonts w:eastAsia="Times New Roman" w:cs="Times New Roman"/>
        </w:rPr>
        <w:t xml:space="preserve"> 2023</w:t>
      </w:r>
    </w:p>
    <w:p w14:paraId="77E69792" w14:textId="77777777" w:rsidR="009B6530" w:rsidRPr="005D451A" w:rsidRDefault="009B6530" w:rsidP="005D451A">
      <w:pPr>
        <w:spacing w:line="276" w:lineRule="auto"/>
        <w:jc w:val="both"/>
        <w:rPr>
          <w:rFonts w:eastAsia="Times New Roman" w:cs="Times New Roman"/>
        </w:rPr>
      </w:pPr>
    </w:p>
    <w:p w14:paraId="63744416" w14:textId="77777777" w:rsidR="00B5447A" w:rsidRPr="005D451A" w:rsidRDefault="00B5447A" w:rsidP="005D451A">
      <w:pPr>
        <w:spacing w:line="276" w:lineRule="auto"/>
        <w:jc w:val="both"/>
      </w:pPr>
    </w:p>
    <w:sectPr w:rsidR="00B5447A" w:rsidRPr="005D451A" w:rsidSect="00137C28">
      <w:pgSz w:w="12240" w:h="15840"/>
      <w:pgMar w:top="1440" w:right="1800" w:bottom="1440" w:left="180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1D03"/>
    <w:rsid w:val="000A0D9D"/>
    <w:rsid w:val="00137C28"/>
    <w:rsid w:val="0014509C"/>
    <w:rsid w:val="00147999"/>
    <w:rsid w:val="00170A94"/>
    <w:rsid w:val="001B6371"/>
    <w:rsid w:val="001C4070"/>
    <w:rsid w:val="00271FB5"/>
    <w:rsid w:val="00282284"/>
    <w:rsid w:val="002A3368"/>
    <w:rsid w:val="002B4AF9"/>
    <w:rsid w:val="00317554"/>
    <w:rsid w:val="003355D4"/>
    <w:rsid w:val="004720B3"/>
    <w:rsid w:val="00486ED3"/>
    <w:rsid w:val="00553040"/>
    <w:rsid w:val="00581B55"/>
    <w:rsid w:val="005B1579"/>
    <w:rsid w:val="005B5C4C"/>
    <w:rsid w:val="005C2744"/>
    <w:rsid w:val="005D451A"/>
    <w:rsid w:val="00611276"/>
    <w:rsid w:val="00656B80"/>
    <w:rsid w:val="006B3942"/>
    <w:rsid w:val="006E1B09"/>
    <w:rsid w:val="00706645"/>
    <w:rsid w:val="00725FCC"/>
    <w:rsid w:val="00752567"/>
    <w:rsid w:val="007C315A"/>
    <w:rsid w:val="007F0097"/>
    <w:rsid w:val="0084542C"/>
    <w:rsid w:val="00895B80"/>
    <w:rsid w:val="008D2FE4"/>
    <w:rsid w:val="008D3AC0"/>
    <w:rsid w:val="008E3CD5"/>
    <w:rsid w:val="00900399"/>
    <w:rsid w:val="009126A1"/>
    <w:rsid w:val="00913378"/>
    <w:rsid w:val="009B6530"/>
    <w:rsid w:val="009D56E3"/>
    <w:rsid w:val="00A1432E"/>
    <w:rsid w:val="00A462BC"/>
    <w:rsid w:val="00A61D03"/>
    <w:rsid w:val="00A81B0D"/>
    <w:rsid w:val="00AF52A4"/>
    <w:rsid w:val="00B51B4B"/>
    <w:rsid w:val="00B5447A"/>
    <w:rsid w:val="00BA18AA"/>
    <w:rsid w:val="00BF6808"/>
    <w:rsid w:val="00BF7E61"/>
    <w:rsid w:val="00C07159"/>
    <w:rsid w:val="00C136B0"/>
    <w:rsid w:val="00C472BA"/>
    <w:rsid w:val="00C57426"/>
    <w:rsid w:val="00C6203A"/>
    <w:rsid w:val="00CC5EDF"/>
    <w:rsid w:val="00D24BA3"/>
    <w:rsid w:val="00DB6C49"/>
    <w:rsid w:val="00DE7207"/>
    <w:rsid w:val="00E44CDA"/>
    <w:rsid w:val="00E70D33"/>
    <w:rsid w:val="00E7631F"/>
    <w:rsid w:val="00EA4400"/>
    <w:rsid w:val="00F37252"/>
    <w:rsid w:val="00F854A2"/>
    <w:rsid w:val="00F97DA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014641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B5447A"/>
    <w:rPr>
      <w:i/>
      <w:iCs/>
    </w:rPr>
  </w:style>
  <w:style w:type="paragraph" w:styleId="Bibliography">
    <w:name w:val="Bibliography"/>
    <w:basedOn w:val="Normal"/>
    <w:next w:val="Normal"/>
    <w:uiPriority w:val="37"/>
    <w:semiHidden/>
    <w:unhideWhenUsed/>
    <w:rsid w:val="005D451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B5447A"/>
    <w:rPr>
      <w:i/>
      <w:iCs/>
    </w:rPr>
  </w:style>
  <w:style w:type="paragraph" w:styleId="Bibliography">
    <w:name w:val="Bibliography"/>
    <w:basedOn w:val="Normal"/>
    <w:next w:val="Normal"/>
    <w:uiPriority w:val="37"/>
    <w:semiHidden/>
    <w:unhideWhenUsed/>
    <w:rsid w:val="005D45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2</TotalTime>
  <Pages>14</Pages>
  <Words>6191</Words>
  <Characters>35291</Characters>
  <Application>Microsoft Macintosh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pert</dc:creator>
  <cp:keywords/>
  <dc:description/>
  <cp:lastModifiedBy>Rupert</cp:lastModifiedBy>
  <cp:revision>16</cp:revision>
  <dcterms:created xsi:type="dcterms:W3CDTF">2023-01-02T23:19:00Z</dcterms:created>
  <dcterms:modified xsi:type="dcterms:W3CDTF">2023-06-14T14:51:00Z</dcterms:modified>
</cp:coreProperties>
</file>